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9B4D3A" w:rsidRDefault="005B580D" w:rsidP="007C69D4">
      <w:pPr>
        <w:pStyle w:val="Default"/>
        <w:rPr>
          <w:lang w:val="cs-CZ"/>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BRNO 202</w:t>
      </w:r>
      <w:r w:rsidR="00DC6A60">
        <w:rPr>
          <w:b/>
          <w:bCs/>
          <w:sz w:val="28"/>
          <w:szCs w:val="28"/>
        </w:rPr>
        <w:t>?</w:t>
      </w:r>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r w:rsidRPr="007B01D8">
              <w:rPr>
                <w:szCs w:val="24"/>
              </w:rPr>
              <w:t>xx</w:t>
            </w:r>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r w:rsidRPr="00D64539">
              <w:t>Author:</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r w:rsidRPr="007B01D8">
              <w:rPr>
                <w:szCs w:val="24"/>
              </w:rPr>
              <w:t>Faculty of Science, Masaryk University</w:t>
            </w:r>
          </w:p>
          <w:p w14:paraId="1A923EAF" w14:textId="77777777" w:rsidR="00D64539" w:rsidRPr="007B01D8" w:rsidRDefault="00D64539" w:rsidP="00D64539">
            <w:pPr>
              <w:pStyle w:val="bibentrytext"/>
              <w:rPr>
                <w:szCs w:val="24"/>
              </w:rPr>
            </w:pPr>
            <w:r w:rsidRPr="007B01D8">
              <w:rPr>
                <w:szCs w:val="24"/>
              </w:rPr>
              <w:t>Department of Geography</w:t>
            </w:r>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r w:rsidRPr="00D64539">
              <w:t>Title of Thesis:</w:t>
            </w:r>
          </w:p>
        </w:tc>
        <w:tc>
          <w:tcPr>
            <w:tcW w:w="6125" w:type="dxa"/>
          </w:tcPr>
          <w:p w14:paraId="11EAA9B0" w14:textId="2B821CEC" w:rsidR="00D64539" w:rsidRPr="007B01D8" w:rsidRDefault="00341D2E" w:rsidP="00D64539">
            <w:pPr>
              <w:pStyle w:val="bibentrytext"/>
              <w:rPr>
                <w:szCs w:val="24"/>
              </w:rPr>
            </w:pPr>
            <w:r>
              <w:t>Web virtual reality: a new way of presenting geospatial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r w:rsidRPr="00D64539">
              <w:t>Degree Programme:</w:t>
            </w:r>
          </w:p>
        </w:tc>
        <w:tc>
          <w:tcPr>
            <w:tcW w:w="6125" w:type="dxa"/>
          </w:tcPr>
          <w:p w14:paraId="215CF4F8" w14:textId="2556747D" w:rsidR="00D64539" w:rsidRPr="007B01D8" w:rsidRDefault="00341D2E" w:rsidP="00D64539">
            <w:pPr>
              <w:pStyle w:val="bibentrytext"/>
              <w:rPr>
                <w:szCs w:val="24"/>
              </w:rPr>
            </w:pPr>
            <w:r w:rsidRPr="00341D2E">
              <w:rPr>
                <w:szCs w:val="24"/>
              </w:rPr>
              <w:t>Cartography and geoinformatics</w:t>
            </w:r>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r w:rsidRPr="00D64539">
              <w:t>Field of Study:</w:t>
            </w:r>
          </w:p>
        </w:tc>
        <w:tc>
          <w:tcPr>
            <w:tcW w:w="6125" w:type="dxa"/>
          </w:tcPr>
          <w:p w14:paraId="71A10349" w14:textId="6ABD1B77" w:rsidR="00D64539" w:rsidRPr="007B01D8" w:rsidRDefault="00341D2E" w:rsidP="00D64539">
            <w:pPr>
              <w:pStyle w:val="bibentrytext"/>
              <w:rPr>
                <w:szCs w:val="24"/>
              </w:rPr>
            </w:pPr>
            <w:r w:rsidRPr="00341D2E">
              <w:rPr>
                <w:szCs w:val="24"/>
              </w:rPr>
              <w:t>Cartography and geoinformatics</w:t>
            </w:r>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r w:rsidRPr="00D64539">
              <w:t>Academic Year:</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r w:rsidRPr="00D64539">
              <w:t>Number of Pages:</w:t>
            </w:r>
          </w:p>
        </w:tc>
        <w:tc>
          <w:tcPr>
            <w:tcW w:w="6125" w:type="dxa"/>
          </w:tcPr>
          <w:p w14:paraId="23C49C23" w14:textId="77777777" w:rsidR="00D64539" w:rsidRPr="007B01D8" w:rsidRDefault="00D64539" w:rsidP="00D64539">
            <w:pPr>
              <w:pStyle w:val="bibentrytext"/>
              <w:rPr>
                <w:szCs w:val="24"/>
              </w:rPr>
            </w:pPr>
            <w:r w:rsidRPr="007B01D8">
              <w:rPr>
                <w:szCs w:val="24"/>
              </w:rPr>
              <w:t>xx</w:t>
            </w:r>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r w:rsidRPr="00D64539">
              <w:t>Keywords:</w:t>
            </w:r>
          </w:p>
        </w:tc>
        <w:tc>
          <w:tcPr>
            <w:tcW w:w="6125" w:type="dxa"/>
          </w:tcPr>
          <w:p w14:paraId="623224F0" w14:textId="77777777" w:rsidR="00D64539" w:rsidRPr="007B01D8" w:rsidRDefault="00D64539" w:rsidP="00D64539">
            <w:pPr>
              <w:pStyle w:val="bibentrytext"/>
              <w:rPr>
                <w:szCs w:val="24"/>
              </w:rPr>
            </w:pPr>
            <w:r w:rsidRPr="007B01D8">
              <w:rPr>
                <w:szCs w:val="24"/>
              </w:rPr>
              <w:t>Keyword, Keyword, Keyword, Keyword, Keyword, Keyword, Keyword, Keyword</w:t>
            </w:r>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Tato práce se zabývá..</w:t>
      </w:r>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Bachelor thesis</w:t>
      </w:r>
      <w:r w:rsidR="001D4061">
        <w:rPr>
          <w:lang w:val="en-US"/>
        </w:rPr>
        <w:t>..</w:t>
      </w:r>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zprávy:  </w:t>
      </w:r>
      <w:r w:rsidRPr="00774419">
        <w:rPr>
          <w:rFonts w:eastAsia="Times New Roman" w:cs="Times New Roman"/>
          <w:sz w:val="24"/>
          <w:szCs w:val="24"/>
          <w:lang w:eastAsia="cs-CZ"/>
        </w:rPr>
        <w:tab/>
      </w:r>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Default="00341D2E" w:rsidP="00341D2E">
      <w:pPr>
        <w:pStyle w:val="Normlnprvnodsazen"/>
        <w:ind w:firstLine="0"/>
      </w:pPr>
      <w:r>
        <w:t>LAKONSO, D., ADITYA, T. (2019): Utilizing A Game Engine for Interactive 3D Topographic Data Visualization. ISPRS International Journal of Geo-Information, roč. 8, č. 8. https://doi.org/10.3390/ijgi8080361</w:t>
      </w:r>
    </w:p>
    <w:p w14:paraId="5A78A068" w14:textId="77777777" w:rsidR="00341D2E" w:rsidRDefault="00341D2E" w:rsidP="00341D2E">
      <w:pPr>
        <w:pStyle w:val="Normlnprvnodsazen"/>
        <w:ind w:firstLine="0"/>
      </w:pPr>
      <w:r>
        <w:t xml:space="preserve">RZESZEWSKI, M., ORYLSKI, M. (2021): Usability of WebXR Visualizations in Urban Planning. ISPRS International Journal of Geo-Information, roč. 10, č. 11. https://doi.org/10.3390/ijgi10110721 </w:t>
      </w:r>
    </w:p>
    <w:p w14:paraId="60AE94B7" w14:textId="77777777" w:rsidR="00341D2E" w:rsidRDefault="00341D2E" w:rsidP="00341D2E">
      <w:pPr>
        <w:pStyle w:val="Normlnprvnodsazen"/>
        <w:ind w:firstLine="0"/>
      </w:pPr>
      <w:r>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Default="00341D2E" w:rsidP="00341D2E">
      <w:pPr>
        <w:pStyle w:val="Normlnprvnodsazen"/>
        <w:ind w:firstLine="0"/>
      </w:pPr>
      <w:r>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341D2E" w:rsidRDefault="00341D2E" w:rsidP="00341D2E">
      <w:pPr>
        <w:pStyle w:val="Normlnprvnodsazen"/>
        <w:ind w:firstLine="0"/>
      </w:pPr>
      <w:r>
        <w:t>ŠTĚRBA, Z., ŠAŠINKA, Č., STACHOŇ, Z., ŠTAMPACH, R., MORONG, K. (2015): Selected Issues of Experimental Testing in Cartography.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Vedoucí bakalářské 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Herber,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1" w:name="_Toc71984844"/>
    </w:p>
    <w:p w14:paraId="2ED8B639" w14:textId="3C4EBB22" w:rsidR="00CD2025" w:rsidRDefault="00B51182" w:rsidP="00C00B9F">
      <w:pPr>
        <w:pStyle w:val="Heading1"/>
      </w:pPr>
      <w:bookmarkStart w:id="2" w:name="_Toc72672080"/>
      <w:bookmarkStart w:id="3" w:name="_Toc106476064"/>
      <w:bookmarkStart w:id="4" w:name="_Toc106476105"/>
      <w:r>
        <w:lastRenderedPageBreak/>
        <w:t>Úvod</w:t>
      </w:r>
      <w:bookmarkEnd w:id="1"/>
      <w:bookmarkEnd w:id="2"/>
      <w:bookmarkEnd w:id="3"/>
      <w:bookmarkEnd w:id="4"/>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FD35D9" w:rsidRDefault="006A1F68" w:rsidP="00C00B9F">
      <w:pPr>
        <w:pStyle w:val="Heading2"/>
      </w:pPr>
      <w:bookmarkStart w:id="5" w:name="_Toc71984845"/>
      <w:bookmarkStart w:id="6" w:name="_Toc72672081"/>
      <w:bookmarkStart w:id="7" w:name="_Toc106476065"/>
      <w:bookmarkStart w:id="8" w:name="_Toc106476106"/>
      <w:r>
        <w:t>Cíle práce</w:t>
      </w:r>
      <w:bookmarkEnd w:id="5"/>
      <w:bookmarkEnd w:id="6"/>
      <w:bookmarkEnd w:id="7"/>
      <w:bookmarkEnd w:id="8"/>
    </w:p>
    <w:p w14:paraId="220CD208" w14:textId="52326567" w:rsidR="00E33F0C" w:rsidRDefault="00EA580B" w:rsidP="00E33F0C">
      <w:pPr>
        <w:rPr>
          <w:lang w:eastAsia="cs-CZ"/>
        </w:rPr>
      </w:pPr>
      <w:r>
        <w:rPr>
          <w:lang w:eastAsia="cs-CZ"/>
        </w:rPr>
        <w:t xml:space="preserve">Hlavním cílem této práce je vytvoření a následná </w:t>
      </w:r>
      <w:r w:rsidR="00E33F0C">
        <w:rPr>
          <w:lang w:eastAsia="cs-CZ"/>
        </w:rPr>
        <w:t xml:space="preserve">uživatelská </w:t>
      </w:r>
      <w:r>
        <w:rPr>
          <w:lang w:eastAsia="cs-CZ"/>
        </w:rPr>
        <w:t xml:space="preserve">evaluace </w:t>
      </w:r>
      <w:r w:rsidR="00BC4F54">
        <w:rPr>
          <w:lang w:eastAsia="cs-CZ"/>
        </w:rPr>
        <w:t xml:space="preserve">funkcionality </w:t>
      </w:r>
      <w:r>
        <w:rPr>
          <w:lang w:eastAsia="cs-CZ"/>
        </w:rPr>
        <w:t>webové aplikace využívající prostředků virtuální reality</w:t>
      </w:r>
      <w:r w:rsidR="00E2457D">
        <w:rPr>
          <w:lang w:eastAsia="cs-CZ"/>
        </w:rPr>
        <w:t xml:space="preserve">, jakožto nástroje k prezentaci geografických dat. Sekundárním cílem práce je analýza a následné zhodnocení soudobých </w:t>
      </w:r>
      <w:r w:rsidR="00E33F0C">
        <w:rPr>
          <w:lang w:eastAsia="cs-CZ"/>
        </w:rPr>
        <w:t>technologií,</w:t>
      </w:r>
      <w:r w:rsidR="00E2457D">
        <w:rPr>
          <w:lang w:eastAsia="cs-CZ"/>
        </w:rPr>
        <w:t xml:space="preserve"> </w:t>
      </w:r>
      <w:r w:rsidR="00E33F0C">
        <w:rPr>
          <w:lang w:eastAsia="cs-CZ"/>
        </w:rPr>
        <w:t>a to jak hardwarových (HMD, mobilní telefony, stolní počítače) tak softwarových (webové prohlížeče, knihovny, frameworky)</w:t>
      </w:r>
      <w:r w:rsidR="008E1886">
        <w:rPr>
          <w:lang w:eastAsia="cs-CZ"/>
        </w:rPr>
        <w:t xml:space="preserve"> a jejich propojení</w:t>
      </w:r>
      <w:r w:rsidR="00E33F0C">
        <w:rPr>
          <w:lang w:eastAsia="cs-CZ"/>
        </w:rPr>
        <w:t xml:space="preserve">, </w:t>
      </w:r>
      <w:r w:rsidR="00E2457D">
        <w:rPr>
          <w:lang w:eastAsia="cs-CZ"/>
        </w:rPr>
        <w:t xml:space="preserve">umožňujících tvorbu virtuálních prostředí </w:t>
      </w:r>
      <w:r w:rsidR="00190CD2">
        <w:rPr>
          <w:lang w:eastAsia="cs-CZ"/>
        </w:rPr>
        <w:t xml:space="preserve">s geografickou konotací </w:t>
      </w:r>
      <w:r w:rsidR="00E2457D">
        <w:rPr>
          <w:lang w:eastAsia="cs-CZ"/>
        </w:rPr>
        <w:t>v rámci web</w:t>
      </w:r>
      <w:r w:rsidR="00190CD2">
        <w:rPr>
          <w:lang w:eastAsia="cs-CZ"/>
        </w:rPr>
        <w:t xml:space="preserve">ového prostředí. Mimo výslednou vizualizační aplikaci </w:t>
      </w:r>
      <w:r w:rsidR="00E33F0C">
        <w:rPr>
          <w:lang w:eastAsia="cs-CZ"/>
        </w:rPr>
        <w:t xml:space="preserve">by výstupem práce </w:t>
      </w:r>
      <w:r w:rsidR="00FD35D9" w:rsidRPr="00FD35D9">
        <w:rPr>
          <w:color w:val="000000" w:themeColor="text1"/>
          <w:lang w:eastAsia="cs-CZ"/>
        </w:rPr>
        <w:t>bude</w:t>
      </w:r>
      <w:r w:rsidR="00E33F0C">
        <w:rPr>
          <w:lang w:eastAsia="cs-CZ"/>
        </w:rPr>
        <w:t xml:space="preserve"> i odborné doporučení, jaké technologie jsou</w:t>
      </w:r>
      <w:r w:rsidR="00FD35D9">
        <w:rPr>
          <w:lang w:eastAsia="cs-CZ"/>
        </w:rPr>
        <w:t xml:space="preserve"> vhodné</w:t>
      </w:r>
      <w:r w:rsidR="00E33F0C">
        <w:rPr>
          <w:lang w:eastAsia="cs-CZ"/>
        </w:rPr>
        <w:t xml:space="preserve"> s ohledem na zvolený </w:t>
      </w:r>
      <w:r w:rsidR="00FD35D9">
        <w:rPr>
          <w:lang w:eastAsia="cs-CZ"/>
        </w:rPr>
        <w:t xml:space="preserve">účel. </w:t>
      </w:r>
    </w:p>
    <w:p w14:paraId="72690BA3" w14:textId="3A8AAF0F" w:rsidR="00FD35D9" w:rsidRDefault="00FD35D9" w:rsidP="00FD35D9">
      <w:pPr>
        <w:pStyle w:val="Normlnprvnodsazen"/>
      </w:pPr>
      <w:r>
        <w:t>Práce bude rozdělena do dílčích výstupů</w:t>
      </w:r>
    </w:p>
    <w:p w14:paraId="756AA0D2" w14:textId="3501A9D8" w:rsidR="00FD35D9" w:rsidRDefault="00FD35D9" w:rsidP="00C00B9F">
      <w:pPr>
        <w:pStyle w:val="Normlnprvnodsazen"/>
        <w:numPr>
          <w:ilvl w:val="0"/>
          <w:numId w:val="46"/>
        </w:numPr>
      </w:pPr>
      <w:r>
        <w:t xml:space="preserve">Popis analýza a porovnání technologií umožňujících publikaci geografických dat na základě konceptů virtuální reality ve webovém prostředí. </w:t>
      </w:r>
    </w:p>
    <w:p w14:paraId="1BDDA3C1" w14:textId="34740A78" w:rsidR="00FD35D9" w:rsidRDefault="00FD35D9" w:rsidP="00C00B9F">
      <w:pPr>
        <w:pStyle w:val="Normlnprvnodsazen"/>
        <w:numPr>
          <w:ilvl w:val="0"/>
          <w:numId w:val="46"/>
        </w:numPr>
      </w:pPr>
      <w:r>
        <w:t>Návrh a implementace vizualizace (</w:t>
      </w:r>
      <w:r w:rsidRPr="00FD35D9">
        <w:rPr>
          <w:highlight w:val="yellow"/>
        </w:rPr>
        <w:t>čeho!!</w:t>
      </w:r>
      <w:r>
        <w:t>)</w:t>
      </w:r>
    </w:p>
    <w:p w14:paraId="7D4AC112" w14:textId="2847EBC8" w:rsidR="00C00B9F" w:rsidRPr="00FD35D9" w:rsidRDefault="00FD35D9" w:rsidP="00C00B9F">
      <w:pPr>
        <w:pStyle w:val="Normlnprvnodsazen"/>
        <w:numPr>
          <w:ilvl w:val="0"/>
          <w:numId w:val="46"/>
        </w:numPr>
      </w:pPr>
      <w:r>
        <w:t>Uživatelské testování použitelnosti vytvořené aplikace.</w:t>
      </w:r>
    </w:p>
    <w:p w14:paraId="70C004A1" w14:textId="60D7CF23" w:rsidR="007C3B87" w:rsidRDefault="001E5873" w:rsidP="00C00B9F">
      <w:pPr>
        <w:pStyle w:val="Heading3"/>
      </w:pPr>
      <w:bookmarkStart w:id="9" w:name="_Toc72672082"/>
      <w:bookmarkStart w:id="10" w:name="_Toc106476066"/>
      <w:bookmarkStart w:id="11" w:name="_Toc106476107"/>
      <w:r w:rsidRPr="00C00B9F">
        <w:t>Výzkumné</w:t>
      </w:r>
      <w:r>
        <w:t xml:space="preserve"> otázky</w:t>
      </w:r>
      <w:bookmarkEnd w:id="9"/>
      <w:bookmarkEnd w:id="10"/>
      <w:bookmarkEnd w:id="11"/>
      <w:r w:rsidR="00B8782B">
        <w:t xml:space="preserve"> </w:t>
      </w:r>
    </w:p>
    <w:p w14:paraId="4A6373C9" w14:textId="16CA73AD" w:rsidR="00190CD2" w:rsidRDefault="00190CD2" w:rsidP="00190CD2">
      <w:pPr>
        <w:rPr>
          <w:color w:val="FF0000"/>
        </w:rPr>
      </w:pPr>
      <w:r w:rsidRPr="00190CD2">
        <w:rPr>
          <w:color w:val="FF0000"/>
        </w:rPr>
        <w:t>#TODO</w:t>
      </w:r>
      <w:r>
        <w:rPr>
          <w:color w:val="FF0000"/>
        </w:rPr>
        <w:t xml:space="preserve"> – jak správně formulovat</w:t>
      </w:r>
    </w:p>
    <w:p w14:paraId="6FC47542" w14:textId="0A9C15EC" w:rsidR="00190CD2" w:rsidRDefault="00E33F0C" w:rsidP="00190CD2">
      <w:pPr>
        <w:pStyle w:val="Normlnprvnodsazen"/>
        <w:ind w:firstLine="0"/>
        <w:rPr>
          <w:lang w:eastAsia="en-US"/>
        </w:rPr>
      </w:pPr>
      <w:r>
        <w:rPr>
          <w:lang w:eastAsia="en-US"/>
        </w:rPr>
        <w:t>Je vir</w:t>
      </w:r>
      <w:r w:rsidR="00CA385D">
        <w:rPr>
          <w:lang w:eastAsia="en-US"/>
        </w:rPr>
        <w:t xml:space="preserve">tuální realita ve webovém prostředí vhodným prostředkem pro prezentaci geografických dat? </w:t>
      </w:r>
    </w:p>
    <w:p w14:paraId="2F029BA1" w14:textId="754CB375" w:rsidR="00D33C5B" w:rsidRDefault="00CA385D" w:rsidP="00190CD2">
      <w:pPr>
        <w:pStyle w:val="Normlnprvnodsazen"/>
        <w:ind w:firstLine="0"/>
        <w:rPr>
          <w:lang w:eastAsia="en-US"/>
        </w:rPr>
      </w:pPr>
      <w:r>
        <w:rPr>
          <w:lang w:eastAsia="en-US"/>
        </w:rPr>
        <w:t xml:space="preserve">Jsou současné technologie umožňující tvorbu virtuální reality ve webovém prostředí vhodné pro </w:t>
      </w:r>
      <w:r w:rsidR="00D33C5B">
        <w:rPr>
          <w:lang w:eastAsia="en-US"/>
        </w:rPr>
        <w:t>prezentaci</w:t>
      </w:r>
      <w:r>
        <w:rPr>
          <w:lang w:eastAsia="en-US"/>
        </w:rPr>
        <w:t xml:space="preserve"> geografických dat?</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Default="001D4061" w:rsidP="00C00B9F">
      <w:pPr>
        <w:pStyle w:val="Heading1"/>
      </w:pPr>
      <w:r w:rsidRPr="00C00B9F">
        <w:lastRenderedPageBreak/>
        <w:t>Metodika</w:t>
      </w:r>
      <w:r w:rsidR="0052704B">
        <w:t xml:space="preserve"> </w:t>
      </w:r>
    </w:p>
    <w:p w14:paraId="259F9C9F" w14:textId="675DB3BF" w:rsidR="00BF3D2F" w:rsidRPr="00BC4F54" w:rsidRDefault="00BF3D2F" w:rsidP="00BF3D2F">
      <w:r>
        <w:t>Vlastní vizualizace bude vytvořena na základě podrobného průzkumu technologií v kontextu geografické vizualizace. Není možné vytvořit funkční mapu / vizualizac</w:t>
      </w:r>
      <w:r w:rsidR="00E25771">
        <w:t>i</w:t>
      </w:r>
      <w:r>
        <w:t xml:space="preserve"> / aplikaci, bez důkladného promyšlení příčin, které předurčují splnění účelu dané práce </w:t>
      </w:r>
      <w:r>
        <w:fldChar w:fldCharType="begin"/>
      </w:r>
      <w:r w:rsidR="000558F0">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795539">
        <w:t>(Sterba et al. 2015)</w:t>
      </w:r>
      <w:r>
        <w:fldChar w:fldCharType="end"/>
      </w:r>
      <w:r>
        <w:t>. Z tohoto důvodu je nutné identifkovat geoprostorová témata pro která je vhodné využit vizualizace v rámci virtuální reality. Na základě těchto témat je nutné určit, jaká využívají geografická data a jaké dopady mají formy</w:t>
      </w:r>
      <w:r w:rsidR="00E25771">
        <w:rPr>
          <w:rStyle w:val="FootnoteReference"/>
        </w:rPr>
        <w:footnoteReference w:id="1"/>
      </w:r>
      <w:r>
        <w:t xml:space="preserve"> těchto dat na volbu postupů a technologií při jejich vizualizaci.</w:t>
      </w:r>
      <w:r w:rsidR="00E25771">
        <w:t xml:space="preserve"> Právě tyto prerekvizity a další specifické jako je aktuálnost, standardizace otevřenost aj. je nutné mít na paměti při analýze a následném výběru technologií pro vizualizaci. </w:t>
      </w:r>
      <w:r w:rsidR="00E25771" w:rsidRPr="002D405D">
        <w:rPr>
          <w:highlight w:val="yellow"/>
        </w:rPr>
        <w:t>Za účelem úspěšného vývoje aplikace byla vytvořena sada požadavků a omezení.</w:t>
      </w:r>
      <w:r w:rsidR="00F47291">
        <w:t xml:space="preserve"> </w:t>
      </w:r>
    </w:p>
    <w:p w14:paraId="156A2F27" w14:textId="77777777" w:rsidR="00BF3D2F" w:rsidRPr="00BF3D2F" w:rsidRDefault="00BF3D2F" w:rsidP="00BF3D2F">
      <w:pPr>
        <w:rPr>
          <w:lang w:eastAsia="cs-CZ"/>
        </w:rPr>
      </w:pPr>
    </w:p>
    <w:p w14:paraId="2C86CB2C" w14:textId="3FCD5CC9" w:rsidR="0052704B" w:rsidRDefault="0052704B" w:rsidP="0052704B">
      <w:pPr>
        <w:rPr>
          <w:lang w:eastAsia="cs-CZ"/>
        </w:rPr>
      </w:pPr>
      <w:r>
        <w:rPr>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rsidP="00C00B9F">
      <w:pPr>
        <w:pStyle w:val="Heading1"/>
      </w:pPr>
      <w:bookmarkStart w:id="12" w:name="_Toc106476068"/>
      <w:bookmarkStart w:id="13" w:name="_Toc106476109"/>
      <w:r w:rsidRPr="00C00B9F">
        <w:lastRenderedPageBreak/>
        <w:t>Rešerše</w:t>
      </w:r>
      <w:r>
        <w:t xml:space="preserve"> – Současný stav řešené problematiky</w:t>
      </w:r>
      <w:bookmarkEnd w:id="12"/>
      <w:bookmarkEnd w:id="13"/>
      <w:r>
        <w:t xml:space="preserve"> </w:t>
      </w:r>
    </w:p>
    <w:p w14:paraId="1BB38B24" w14:textId="1C5E3096"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0558F0">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C50F09">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WAKvrqN6/3uKwDpG8","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Guo, Goodchild, Annoni 2020; Bolstad 2019; Kresse, Danko 2012; Longley et al. 2015)</w:t>
      </w:r>
      <w:r w:rsidR="000949FB">
        <w:fldChar w:fldCharType="end"/>
      </w:r>
      <w:r w:rsidR="00071441">
        <w:t>,</w:t>
      </w:r>
      <w:r w:rsidR="007E0450">
        <w:t xml:space="preserve"> kartografické </w:t>
      </w:r>
      <w:r w:rsidR="00071441">
        <w:t>geo-</w:t>
      </w:r>
      <w:r w:rsidR="007E0450">
        <w:t xml:space="preserve">vizualizace </w:t>
      </w:r>
      <w:r w:rsidR="007E0450">
        <w:fldChar w:fldCharType="begin"/>
      </w:r>
      <w:r w:rsidR="000558F0">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Slocum 2014; Çöltekin et al. 2020a; Christophe 2020; Dykes, MacEachren, Kraak 2005)</w:t>
      </w:r>
      <w:r w:rsidR="007E0450">
        <w:fldChar w:fldCharType="end"/>
      </w:r>
      <w:r w:rsidR="006D4C0E">
        <w:t>,</w:t>
      </w:r>
      <w:r w:rsidR="00C94C46">
        <w:t xml:space="preserve"> webových technologií </w:t>
      </w:r>
      <w:r w:rsidR="00C94C46">
        <w:fldChar w:fldCharType="begin"/>
      </w:r>
      <w:r w:rsidR="000558F0">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C50F09">
        <w:instrText xml:space="preserve"> ADDIN ZOTERO_ITEM CSL_CITATION {"citationID":"UZN6xMUk","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WAKvrqN6/AqgOGchb","uris":["http://zotero.org/groups/4599106/items/U9Y2T3GC"],"itemData":{"id":914,"type":"book","language":"en","number-of-pages":"218","publisher":"Cambridge University Press","title":"Virtual Reality","author":[{"family":"LaValle","given":"S.M."}],"issued":{"date-parts":[["2020"]]},"citation-key":"lavalleVirtualReality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884983" w:rsidRPr="00884983">
        <w:t>(Milgram, Kishino 1994; LaValle 2020; Sherman, Craig 2019; Mazuryk, Gervautz 1999)</w:t>
      </w:r>
      <w:r w:rsidR="006D4C0E">
        <w:fldChar w:fldCharType="end"/>
      </w:r>
      <w:r w:rsidR="00884983">
        <w:t xml:space="preserve">. </w:t>
      </w:r>
    </w:p>
    <w:p w14:paraId="01CBD4A1" w14:textId="182EAAC0"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r w:rsidR="00805D18" w:rsidRPr="006A0B76">
        <w:rPr>
          <w:i/>
          <w:iCs/>
        </w:rPr>
        <w:t>virtual geographic environment</w:t>
      </w:r>
      <w:r w:rsidR="00805D18">
        <w:t>)</w:t>
      </w:r>
      <w:r w:rsidR="00884983">
        <w:t xml:space="preserve"> tento způsob pohledu představují </w:t>
      </w:r>
      <w:r w:rsidR="00805D18">
        <w:fldChar w:fldCharType="begin"/>
      </w:r>
      <w:r w:rsidR="000558F0">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03D182F9"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0558F0">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0558F0">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0558F0">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0558F0">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0558F0">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0558F0">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5245F133"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0558F0">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0558F0">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0558F0">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0558F0">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0558F0">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p>
    <w:p w14:paraId="64DCAF94" w14:textId="1A5F5E0B"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enginů řeší </w:t>
      </w:r>
      <w:r w:rsidR="00E85CCE">
        <w:fldChar w:fldCharType="begin"/>
      </w:r>
      <w:r w:rsidR="000558F0">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enginů pak představují </w:t>
      </w:r>
      <w:r w:rsidR="00E85CCE">
        <w:fldChar w:fldCharType="begin"/>
      </w:r>
      <w:r w:rsidR="000558F0">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Ugwitz,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0558F0">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p>
    <w:p w14:paraId="5B73E8F3" w14:textId="377619B5"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0558F0">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0558F0">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0558F0">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0558F0">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0558F0">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 </w:t>
      </w:r>
      <w:r w:rsidR="00CF2502" w:rsidRPr="00CF2502">
        <w:rPr>
          <w:color w:val="FF0000"/>
          <w:lang w:eastAsia="en-US"/>
        </w:rPr>
        <w:t>Dodělat až bude větší přehled – vybrat jen relevantní !!</w:t>
      </w:r>
    </w:p>
    <w:p w14:paraId="48C4F63E" w14:textId="35A5352D" w:rsidR="008A172B" w:rsidRDefault="008A172B" w:rsidP="008A172B">
      <w:pPr>
        <w:pStyle w:val="Normlnprvnodsazen"/>
        <w:divId w:val="1117915535"/>
        <w:rPr>
          <w:lang w:val="en-US" w:eastAsia="en-US"/>
        </w:rPr>
      </w:pPr>
    </w:p>
    <w:p w14:paraId="1DF5D658" w14:textId="476CE4CD" w:rsidR="008A172B" w:rsidRPr="008A172B" w:rsidRDefault="008A172B" w:rsidP="008A172B">
      <w:pPr>
        <w:pStyle w:val="Normlnprvnodsazen"/>
        <w:divId w:val="1117915535"/>
        <w:rPr>
          <w:lang w:val="en-US" w:eastAsia="en-US"/>
        </w:rPr>
      </w:pPr>
      <w:r>
        <w:rPr>
          <w:lang w:eastAsia="en-US"/>
        </w:rPr>
        <w:lastRenderedPageBreak/>
        <w:t xml:space="preserve">V rámci územního plánování je 3D vizualizace často </w:t>
      </w:r>
      <w:r w:rsidR="00C6634E">
        <w:rPr>
          <w:lang w:eastAsia="en-US"/>
        </w:rPr>
        <w:t>zmiňována</w:t>
      </w:r>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2E5F3C">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 </w:t>
      </w:r>
    </w:p>
    <w:p w14:paraId="490E0D04" w14:textId="0D5046DC" w:rsidR="00DF109F" w:rsidRPr="00DF109F" w:rsidRDefault="00DF109F" w:rsidP="00DF109F">
      <w:pPr>
        <w:pStyle w:val="Normlnprvnodsazen"/>
        <w:divId w:val="1117915535"/>
        <w:rPr>
          <w:lang w:eastAsia="en-US"/>
        </w:rPr>
      </w:pPr>
    </w:p>
    <w:p w14:paraId="0A282881" w14:textId="77777777" w:rsidR="00CF2502" w:rsidRDefault="00E85CCE" w:rsidP="00CF2502">
      <w:pPr>
        <w:pStyle w:val="Normlnprvnodsazen"/>
      </w:pPr>
      <w:r w:rsidRPr="00E85CCE">
        <w:t xml:space="preserve"> </w:t>
      </w:r>
    </w:p>
    <w:p w14:paraId="15C91466" w14:textId="63811DD1" w:rsidR="004F5876" w:rsidRDefault="004F5876" w:rsidP="00CF2502">
      <w:pPr>
        <w:pStyle w:val="Normlnprvnodsazen"/>
      </w:pPr>
      <w:r>
        <w:t xml:space="preserve"> </w:t>
      </w:r>
    </w:p>
    <w:p w14:paraId="3BB8FEE2" w14:textId="64EDF4B6" w:rsidR="004F5876" w:rsidRDefault="004F5876" w:rsidP="004F5876">
      <w:pPr>
        <w:pStyle w:val="Normlnprvnodsazen"/>
      </w:pPr>
      <w:r>
        <w:t>Webdev</w:t>
      </w:r>
    </w:p>
    <w:p w14:paraId="239B3D05" w14:textId="6E88AF0F" w:rsidR="004F5876" w:rsidRDefault="004F5876" w:rsidP="00D10A98">
      <w:pPr>
        <w:pStyle w:val="Normlnprvnodsazen"/>
      </w:pPr>
      <w:r>
        <w:t>Usability and user testing</w:t>
      </w:r>
    </w:p>
    <w:p w14:paraId="0CB0C325" w14:textId="1392EF35" w:rsidR="004F5876" w:rsidRPr="0064029B" w:rsidRDefault="00C00B9F" w:rsidP="00C00B9F">
      <w:pPr>
        <w:pStyle w:val="Heading1"/>
      </w:pPr>
      <w:r w:rsidRPr="00C00B9F">
        <w:lastRenderedPageBreak/>
        <w:t>Teoretické</w:t>
      </w:r>
      <w:r>
        <w:t xml:space="preserve"> základy</w:t>
      </w:r>
    </w:p>
    <w:p w14:paraId="60AE0FC2" w14:textId="14A55078" w:rsidR="00C5669B" w:rsidRDefault="00814D81" w:rsidP="00C00B9F">
      <w:pPr>
        <w:pStyle w:val="Heading2"/>
      </w:pPr>
      <w:r w:rsidRPr="00C00B9F">
        <w:t>Virtuální</w:t>
      </w:r>
      <w:r>
        <w:t xml:space="preserve"> realita</w:t>
      </w:r>
    </w:p>
    <w:p w14:paraId="250CC36B" w14:textId="1C5035AB" w:rsidR="002757F2" w:rsidRPr="002757F2" w:rsidRDefault="002757F2" w:rsidP="002757F2">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 Z tohoto důvodu virtuální realitu definuje LaVale následovně:</w:t>
      </w:r>
    </w:p>
    <w:p w14:paraId="4B1ADC05" w14:textId="11736D0E" w:rsidR="002757F2" w:rsidRDefault="00177C4A" w:rsidP="002757F2">
      <w:pPr>
        <w:pStyle w:val="Quote"/>
        <w:rPr>
          <w:lang w:val="en-US" w:eastAsia="cs-CZ"/>
        </w:rPr>
      </w:pPr>
      <w:r w:rsidRPr="00237E18">
        <w:rPr>
          <w:lang w:val="en-US" w:eastAsia="cs-CZ"/>
        </w:rPr>
        <w:t xml:space="preserve">Inducing targeted </w:t>
      </w:r>
      <w:r w:rsidR="00237E18" w:rsidRPr="00237E18">
        <w:rPr>
          <w:lang w:val="en-US" w:eastAsia="cs-CZ"/>
        </w:rPr>
        <w:t>behavior</w:t>
      </w:r>
      <w:r w:rsidRPr="00237E18">
        <w:rPr>
          <w:lang w:val="en-US" w:eastAsia="cs-CZ"/>
        </w:rPr>
        <w:t xml:space="preserve"> in an organism by using artificial sensory stimulation while the organism has little or no </w:t>
      </w:r>
      <w:r w:rsidR="00237E18" w:rsidRPr="00237E18">
        <w:rPr>
          <w:lang w:val="en-US" w:eastAsia="cs-CZ"/>
        </w:rPr>
        <w:t>awareness</w:t>
      </w:r>
      <w:r w:rsidRPr="00237E18">
        <w:rPr>
          <w:lang w:val="en-US" w:eastAsia="cs-CZ"/>
        </w:rPr>
        <w:t xml:space="preserve"> of the </w:t>
      </w:r>
      <w:r w:rsidR="00237E18" w:rsidRPr="00237E18">
        <w:rPr>
          <w:lang w:val="en-US" w:eastAsia="cs-CZ"/>
        </w:rPr>
        <w:t>interference</w:t>
      </w:r>
      <w:r w:rsidRPr="00237E18">
        <w:rPr>
          <w:lang w:val="en-US" w:eastAsia="cs-CZ"/>
        </w:rPr>
        <w:t>.</w:t>
      </w:r>
      <w:r w:rsidR="00237E18" w:rsidRPr="00237E18">
        <w:rPr>
          <w:lang w:val="en-US" w:eastAsia="cs-CZ"/>
        </w:rPr>
        <w:t xml:space="preserve"> </w:t>
      </w:r>
      <w:r w:rsidR="00237E18" w:rsidRPr="00237E18">
        <w:rPr>
          <w:lang w:val="en-US" w:eastAsia="cs-CZ"/>
        </w:rPr>
        <w:fldChar w:fldCharType="begin"/>
      </w:r>
      <w:r w:rsidR="00C50F09">
        <w:rPr>
          <w:lang w:val="en-US" w:eastAsia="cs-CZ"/>
        </w:rPr>
        <w:instrText xml:space="preserve"> ADDIN ZOTERO_ITEM CSL_CITATION {"citationID":"EuzRKtqW","properties":{"formattedCitation":"(LaValle 2020)","plainCitation":"(LaValle 2020)","noteIndex":0},"citationItems":[{"id":"WAKvrqN6/AqgOGchb","uris":["http://zotero.org/groups/4599106/items/U9Y2T3GC"],"itemData":{"id":914,"type":"book","language":"en","number-of-pages":"218","publisher":"Cambridge University Press","title":"Virtual Reality","author":[{"family":"LaValle","given":"S.M."}],"issued":{"date-parts":[["2020"]]},"citation-key":"lavalleVirtualReality2020"}}],"schema":"https://github.com/citation-style-language/schema/raw/master/csl-citation.json"} </w:instrText>
      </w:r>
      <w:r w:rsidR="00237E18" w:rsidRPr="00237E18">
        <w:rPr>
          <w:lang w:val="en-US" w:eastAsia="cs-CZ"/>
        </w:rPr>
        <w:fldChar w:fldCharType="separate"/>
      </w:r>
      <w:r w:rsidR="00237E18" w:rsidRPr="00237E18">
        <w:rPr>
          <w:lang w:val="en-US"/>
        </w:rPr>
        <w:t>(LaValle 2020)</w:t>
      </w:r>
      <w:r w:rsidR="00237E18" w:rsidRPr="00237E18">
        <w:rPr>
          <w:lang w:val="en-US" w:eastAsia="cs-CZ"/>
        </w:rPr>
        <w:fldChar w:fldCharType="end"/>
      </w:r>
    </w:p>
    <w:p w14:paraId="1D6E5CAD" w14:textId="77777777" w:rsidR="002D2EA5" w:rsidRDefault="002757F2" w:rsidP="002D2EA5">
      <w:pPr>
        <w:pStyle w:val="Normlnprvnodsazen"/>
      </w:pPr>
      <w:r w:rsidRPr="002D2EA5">
        <w:t xml:space="preserve">Speciální důraz pak autor klade na </w:t>
      </w:r>
    </w:p>
    <w:p w14:paraId="76F16431" w14:textId="1D69ECA2" w:rsidR="002757F2" w:rsidRDefault="002757F2" w:rsidP="002D2EA5">
      <w:pPr>
        <w:pStyle w:val="Normlnprvnodsazen"/>
        <w:numPr>
          <w:ilvl w:val="0"/>
          <w:numId w:val="49"/>
        </w:numPr>
      </w:pPr>
      <w:r w:rsidRPr="002D2EA5">
        <w:t xml:space="preserve">concept </w:t>
      </w:r>
      <w:r w:rsidRPr="002D2EA5">
        <w:rPr>
          <w:i/>
          <w:iCs/>
        </w:rPr>
        <w:t xml:space="preserve">targeted behaviour </w:t>
      </w:r>
      <w:r w:rsidRPr="002D2EA5">
        <w:t xml:space="preserve">tedy </w:t>
      </w:r>
      <w:r w:rsidRPr="002D2EA5">
        <w:rPr>
          <w:i/>
          <w:iCs/>
        </w:rPr>
        <w:t xml:space="preserve">cíleného chování, </w:t>
      </w:r>
      <w:r w:rsidRPr="002D2EA5">
        <w:t>čímž je myšlen</w:t>
      </w:r>
      <w:r w:rsidR="002D2EA5" w:rsidRPr="002D2EA5">
        <w:t xml:space="preserve"> zážitek daného organismu v rámci virtuální reality vytvořené jejím autorem. </w:t>
      </w:r>
    </w:p>
    <w:p w14:paraId="03A7C0F9" w14:textId="48CB5109" w:rsidR="002D2EA5" w:rsidRDefault="002D2EA5" w:rsidP="002D2EA5">
      <w:pPr>
        <w:pStyle w:val="Normlnprvnodsazen"/>
        <w:numPr>
          <w:ilvl w:val="0"/>
          <w:numId w:val="49"/>
        </w:numPr>
      </w:pPr>
      <w:r>
        <w:rPr>
          <w:i/>
          <w:iCs/>
        </w:rPr>
        <w:t>Artificial sensory stimulation –</w:t>
      </w:r>
      <w:r>
        <w:t xml:space="preserve"> pomocí současných technologí a postupů jsou senzorové vjemy organismu nahrazeny autorem vytvořenou simulací</w:t>
      </w:r>
    </w:p>
    <w:p w14:paraId="3AF0AB6C" w14:textId="032F0B84" w:rsidR="002D2EA5" w:rsidRPr="002D2EA5" w:rsidRDefault="002D2EA5" w:rsidP="002D2EA5">
      <w:pPr>
        <w:pStyle w:val="Normlnprvnodsazen"/>
        <w:numPr>
          <w:ilvl w:val="0"/>
          <w:numId w:val="49"/>
        </w:numPr>
      </w:pPr>
      <w:r>
        <w:rPr>
          <w:i/>
          <w:iCs/>
        </w:rPr>
        <w:t>Awarness –</w:t>
      </w:r>
      <w:r>
        <w:t xml:space="preserve"> v průběhu zážitku je organismus </w:t>
      </w:r>
      <w:r w:rsidRPr="002D2EA5">
        <w:rPr>
          <w:i/>
          <w:iCs/>
        </w:rPr>
        <w:t>oklamán</w:t>
      </w:r>
      <w:r>
        <w:t xml:space="preserve"> tak že se cítí být přítomný v rámci virtuálního světa (reality), v ideálním případě je tento proces přijat organismem jako přirozený</w:t>
      </w:r>
    </w:p>
    <w:p w14:paraId="38A7DAB9" w14:textId="585DE7D9" w:rsidR="002D2EA5" w:rsidRDefault="002D2EA5" w:rsidP="002757F2">
      <w:pPr>
        <w:pStyle w:val="Normlnprvnodsazen"/>
        <w:ind w:firstLine="0"/>
      </w:pPr>
      <w:r w:rsidRPr="003E6670">
        <w:t xml:space="preserve">Autor dale upozorňuje na </w:t>
      </w:r>
      <w:r w:rsidR="003E6670" w:rsidRPr="003E6670">
        <w:t xml:space="preserve">problematiku definice toho, co už je možné považovat za virtuální realitu a co nikoliv, jelikož i promítání filmu na plátno by bylo možné podle výše uvedené definice možno považovat za druh virtuální reality. </w:t>
      </w:r>
      <w:r w:rsidR="003E6670" w:rsidRPr="003E6670">
        <w:rPr>
          <w:highlight w:val="yellow"/>
        </w:rPr>
        <w:t>V rámci této práce je VR považováno za</w:t>
      </w:r>
    </w:p>
    <w:p w14:paraId="5E33FF88" w14:textId="77777777" w:rsidR="000E2F30" w:rsidRDefault="003E6670" w:rsidP="002757F2">
      <w:pPr>
        <w:pStyle w:val="Normlnprvnodsazen"/>
        <w:ind w:firstLine="0"/>
      </w:pPr>
      <w:r>
        <w:t xml:space="preserve">Autor dále zmiňuje termín oklamání, který podkládá výzkumy v neurobiologii, které představují tzv. </w:t>
      </w:r>
      <w:r w:rsidRPr="000E2F30">
        <w:rPr>
          <w:i/>
          <w:iCs/>
          <w:highlight w:val="yellow"/>
        </w:rPr>
        <w:t>place cells</w:t>
      </w:r>
      <w:r w:rsidR="000E2F30" w:rsidRPr="000E2F30">
        <w:rPr>
          <w:i/>
          <w:iCs/>
          <w:highlight w:val="yellow"/>
        </w:rPr>
        <w:t xml:space="preserve"> </w:t>
      </w:r>
      <w:r w:rsidR="000E2F30" w:rsidRPr="000E2F30">
        <w:rPr>
          <w:highlight w:val="yellow"/>
        </w:rPr>
        <w:t xml:space="preserve">a </w:t>
      </w:r>
      <w:r w:rsidR="000E2F30" w:rsidRPr="000E2F30">
        <w:rPr>
          <w:i/>
          <w:iCs/>
          <w:highlight w:val="yellow"/>
        </w:rPr>
        <w:t>grid cells</w:t>
      </w:r>
      <w:r w:rsidRPr="000E2F30">
        <w:rPr>
          <w:highlight w:val="yellow"/>
        </w:rPr>
        <w:t xml:space="preserve">, </w:t>
      </w:r>
      <w:r w:rsidR="000E2F30" w:rsidRPr="000E2F30">
        <w:rPr>
          <w:highlight w:val="yellow"/>
        </w:rPr>
        <w:t xml:space="preserve">druhy </w:t>
      </w:r>
      <w:r w:rsidRPr="000E2F30">
        <w:rPr>
          <w:highlight w:val="yellow"/>
        </w:rPr>
        <w:t>buň</w:t>
      </w:r>
      <w:r w:rsidR="000E2F30" w:rsidRPr="000E2F30">
        <w:rPr>
          <w:highlight w:val="yellow"/>
        </w:rPr>
        <w:t xml:space="preserve">ek, </w:t>
      </w:r>
      <w:r w:rsidRPr="000E2F30">
        <w:rPr>
          <w:highlight w:val="yellow"/>
        </w:rPr>
        <w:t>které jsou tvořeny pro uložení prostorové informace vnímané daným organismem</w:t>
      </w:r>
      <w:r w:rsidR="000E2F30" w:rsidRPr="000E2F30">
        <w:rPr>
          <w:highlight w:val="yellow"/>
        </w:rPr>
        <w:t>.</w:t>
      </w:r>
      <w:r w:rsidR="000E2F30">
        <w:t xml:space="preserve"> A fakt, že tvorbu těchto buněk je možné  iniciovat pomocí virtuální reality. </w:t>
      </w:r>
    </w:p>
    <w:p w14:paraId="705CED58" w14:textId="5247D2EE" w:rsidR="007B1E20" w:rsidRDefault="001721A8" w:rsidP="001721A8">
      <w:pPr>
        <w:pStyle w:val="Normlnprvnodsazen"/>
        <w:ind w:firstLine="0"/>
        <w:rPr>
          <w:ins w:id="14" w:author="Jan Horák" w:date="2022-10-23T14:46:00Z"/>
        </w:rPr>
      </w:pPr>
      <w:r>
        <w:t>Šířku termínu virtuální reality LaValle vysvětluje, tím že pod termínem virtuální reality jsou často řazen</w:t>
      </w:r>
      <w:del w:id="15" w:author="Jan Horák" w:date="2022-10-23T14:51:00Z">
        <w:r w:rsidDel="00424A74">
          <w:delText>y</w:delText>
        </w:r>
      </w:del>
      <w:r>
        <w:t xml:space="preserve"> i termín</w:t>
      </w:r>
      <w:del w:id="16" w:author="Jan Horák" w:date="2022-10-23T14:51:00Z">
        <w:r w:rsidDel="00424A74">
          <w:delText>y</w:delText>
        </w:r>
      </w:del>
      <w:r>
        <w:t xml:space="preserve"> </w:t>
      </w:r>
      <w:r>
        <w:rPr>
          <w:i/>
          <w:iCs/>
        </w:rPr>
        <w:t xml:space="preserve">virtual environments, </w:t>
      </w:r>
      <w:ins w:id="17" w:author="Jan Horák" w:date="2022-10-23T14:51:00Z">
        <w:r w:rsidR="00424A74">
          <w:t xml:space="preserve">který je preferován v akademickém prostředí. </w:t>
        </w:r>
      </w:ins>
      <w:del w:id="18" w:author="Jan Horák" w:date="2022-10-23T14:51:00Z">
        <w:r w:rsidDel="00424A74">
          <w:delText xml:space="preserve">kterými </w:delText>
        </w:r>
      </w:del>
      <w:ins w:id="19" w:author="Jan Horák" w:date="2022-10-23T14:51:00Z">
        <w:r w:rsidR="00424A74">
          <w:t xml:space="preserve">a </w:t>
        </w:r>
      </w:ins>
      <w:r>
        <w:t xml:space="preserve">jsou myšleny i reálná prostředí představena pomocí technologie. Dále pak LaValle pod termín virtuální reality řadí i termíny AR, MR a XR. Tyto termíny jsou obecně vnímány jako </w:t>
      </w:r>
      <w:del w:id="20" w:author="Jan Horák" w:date="2022-10-23T14:41:00Z">
        <w:r w:rsidDel="00E77D15">
          <w:delText>distiktivní</w:delText>
        </w:r>
      </w:del>
      <w:ins w:id="21" w:author="Jan Horák" w:date="2022-10-23T14:41:00Z">
        <w:r w:rsidR="00E77D15">
          <w:t>distinktivní</w:t>
        </w:r>
      </w:ins>
      <w:r>
        <w:t xml:space="preserve"> body na virtuálním </w:t>
      </w:r>
      <w:r w:rsidRPr="00A028C8">
        <w:t>kontinuu</w:t>
      </w:r>
      <w:ins w:id="22" w:author="Jan Horák" w:date="2022-10-23T14:41:00Z">
        <w:r w:rsidR="00E77D15">
          <w:t xml:space="preserve"> </w:t>
        </w:r>
      </w:ins>
      <w:r w:rsidR="00E77D15">
        <w:fldChar w:fldCharType="begin"/>
      </w:r>
      <w:r w:rsidR="00E77D15">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E77D15">
        <w:fldChar w:fldCharType="separate"/>
      </w:r>
      <w:r w:rsidR="00E77D15" w:rsidRPr="00E77D15">
        <w:t>(Milgram, Kishino 1994)</w:t>
      </w:r>
      <w:r w:rsidR="00E77D15">
        <w:fldChar w:fldCharType="end"/>
      </w:r>
      <w:ins w:id="23" w:author="Jan Horák" w:date="2022-10-23T14:41:00Z">
        <w:r w:rsidR="00E77D15">
          <w:t xml:space="preserve">. </w:t>
        </w:r>
      </w:ins>
      <w:ins w:id="24" w:author="Jan Horák" w:date="2022-10-23T14:48:00Z">
        <w:r w:rsidR="00C34134">
          <w:t xml:space="preserve">MR a XR jsou pak považovány za generalizace VR, AR a jiných termínů nacházejících se na virtuálním kontinuu. </w:t>
        </w:r>
      </w:ins>
      <w:ins w:id="25" w:author="Jan Horák" w:date="2022-10-23T14:49:00Z">
        <w:r w:rsidR="00C34134">
          <w:t xml:space="preserve">XR je považován za novější termín, který zaštiťuje ostatní více z pohledu technologického než </w:t>
        </w:r>
      </w:ins>
      <w:ins w:id="26" w:author="Jan Horák" w:date="2022-10-23T14:50:00Z">
        <w:r w:rsidR="00C34134">
          <w:t xml:space="preserve">koncepčního. </w:t>
        </w:r>
      </w:ins>
      <w:del w:id="27" w:author="Jan Horák" w:date="2022-10-23T14:39:00Z">
        <w:r w:rsidRPr="00A028C8" w:rsidDel="00A028C8">
          <w:delText xml:space="preserve"> </w:delText>
        </w:r>
      </w:del>
    </w:p>
    <w:p w14:paraId="4232025D" w14:textId="77777777" w:rsidR="00E77D15" w:rsidRDefault="00E77D15" w:rsidP="00E77D15">
      <w:pPr>
        <w:pStyle w:val="Normlnprvnodsazen"/>
        <w:keepNext/>
        <w:ind w:firstLine="0"/>
        <w:rPr>
          <w:ins w:id="28" w:author="Jan Horák" w:date="2022-10-23T14:46:00Z"/>
        </w:rPr>
        <w:pPrChange w:id="29" w:author="Jan Horák" w:date="2022-10-23T14:46:00Z">
          <w:pPr>
            <w:pStyle w:val="Normlnprvnodsazen"/>
            <w:ind w:firstLine="0"/>
          </w:pPr>
        </w:pPrChange>
      </w:pPr>
      <w:ins w:id="30" w:author="Jan Horák" w:date="2022-10-23T14:46:00Z">
        <w:r>
          <w:rPr>
            <w:noProof/>
          </w:rPr>
          <w:drawing>
            <wp:inline distT="0" distB="0" distL="0" distR="0" wp14:anchorId="7F6DCACF" wp14:editId="5659DB82">
              <wp:extent cx="5579524" cy="201549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579524" cy="2015490"/>
                      </a:xfrm>
                      <a:prstGeom prst="rect">
                        <a:avLst/>
                      </a:prstGeom>
                    </pic:spPr>
                  </pic:pic>
                </a:graphicData>
              </a:graphic>
            </wp:inline>
          </w:drawing>
        </w:r>
      </w:ins>
    </w:p>
    <w:p w14:paraId="63285F6A" w14:textId="488F6A03" w:rsidR="00E77D15" w:rsidRDefault="00E77D15" w:rsidP="00424A74">
      <w:pPr>
        <w:pStyle w:val="Caption"/>
        <w:rPr>
          <w:ins w:id="31" w:author="Jan Horák" w:date="2022-10-23T14:54:00Z"/>
        </w:rPr>
      </w:pPr>
      <w:ins w:id="32" w:author="Jan Horák" w:date="2022-10-23T14:46:00Z">
        <w:r>
          <w:t xml:space="preserve">Obr. </w:t>
        </w:r>
        <w:r>
          <w:fldChar w:fldCharType="begin"/>
        </w:r>
        <w:r>
          <w:instrText xml:space="preserve"> SEQ Obr. \* ARABIC </w:instrText>
        </w:r>
      </w:ins>
      <w:r>
        <w:fldChar w:fldCharType="separate"/>
      </w:r>
      <w:ins w:id="33" w:author="Jan Horák" w:date="2022-10-23T14:46:00Z">
        <w:r>
          <w:rPr>
            <w:noProof/>
          </w:rPr>
          <w:t>1</w:t>
        </w:r>
        <w:r>
          <w:fldChar w:fldCharType="end"/>
        </w:r>
        <w:r>
          <w:t xml:space="preserve"> Koncept virtuálního kontinua </w:t>
        </w:r>
      </w:ins>
      <w:r>
        <w:fldChar w:fldCharType="begin"/>
      </w:r>
      <w:r>
        <w:instrText xml:space="preserve"> ADDIN ZOTERO_ITEM CSL_CITATION {"citationID":"jNlspNBt","properties":{"formattedCitation":"(qianw211 2022, p. 211)","plainCitation":"(qianw211 2022, p. 211)","noteIndex":0},"citationItems":[{"id":809,"uris":["http://zotero.org/groups/4599106/items/UGMSZN3H"],"itemData":{"id":809,"type":"webpage","abstract":"Discussion on mixed reality, demonstrating the use of AR and VR devices on the mixed reality spectrum.","language":"en-us","title":"What is mixed reality? - Mixed Reality","title-short":"What is mixed reality?","URL":"https://docs.microsoft.com/en-us/windows/mixed-reality/discover/mixed-reality","author":[{"family":"qianw211","given":""}],"accessed":{"date-parts":[["2022",6,21]]},"issued":{"date-parts":[["2022"]]},"citation-key":"qianw211WhatMixedReality2022"},"locator":"211"}],"schema":"https://github.com/citation-style-language/schema/raw/master/csl-citation.json"} </w:instrText>
      </w:r>
      <w:r>
        <w:fldChar w:fldCharType="separate"/>
      </w:r>
      <w:r w:rsidRPr="00E77D15">
        <w:t>(qianw211 2022</w:t>
      </w:r>
      <w:del w:id="34" w:author="Jan Horák" w:date="2022-10-23T14:48:00Z">
        <w:r w:rsidRPr="00E77D15" w:rsidDel="00E77D15">
          <w:delText>, p. 211</w:delText>
        </w:r>
      </w:del>
      <w:r w:rsidRPr="00E77D15">
        <w:t>)</w:t>
      </w:r>
      <w:r>
        <w:fldChar w:fldCharType="end"/>
      </w:r>
    </w:p>
    <w:p w14:paraId="3F959551" w14:textId="447D30AC" w:rsidR="004E4B0C" w:rsidRPr="004E4B0C" w:rsidRDefault="00424A74" w:rsidP="004E4B0C">
      <w:pPr>
        <w:rPr>
          <w:ins w:id="35" w:author="Jan Horák" w:date="2022-10-23T14:57:00Z"/>
        </w:rPr>
      </w:pPr>
      <w:ins w:id="36" w:author="Jan Horák" w:date="2022-10-23T14:54:00Z">
        <w:r>
          <w:lastRenderedPageBreak/>
          <w:t xml:space="preserve">Z hlediska této práce budou využívány termíny virtuálních </w:t>
        </w:r>
      </w:ins>
      <w:ins w:id="37" w:author="Jan Horák" w:date="2022-10-23T15:01:00Z">
        <w:r w:rsidR="004E4B0C">
          <w:t>prostředí,</w:t>
        </w:r>
      </w:ins>
      <w:ins w:id="38" w:author="Jan Horák" w:date="2022-10-23T14:54:00Z">
        <w:r>
          <w:t xml:space="preserve"> popř. virtuálních geografických prostředí (viz. pozdějí), jelikož zaměřením této práce je vizualizace reálných dat v rámci virtuálních prostředích. Z hlediska technologického pak bude využíván i termín XR, ale to více ve smyslu konkrétní technologie WebXR (viz. později).</w:t>
        </w:r>
      </w:ins>
      <w:ins w:id="39" w:author="Jan Horák" w:date="2022-10-23T15:01:00Z">
        <w:r w:rsidR="004E4B0C">
          <w:t xml:space="preserve"> LaValle </w:t>
        </w:r>
      </w:ins>
      <w:ins w:id="40" w:author="Jan Horák" w:date="2022-10-23T15:02:00Z">
        <w:r w:rsidR="004E4B0C">
          <w:t xml:space="preserve">dává důraz na </w:t>
        </w:r>
        <w:r w:rsidR="004E4B0C">
          <w:rPr>
            <w:i/>
            <w:iCs/>
          </w:rPr>
          <w:t>perception engeneering</w:t>
        </w:r>
        <w:r w:rsidR="004E4B0C">
          <w:t xml:space="preserve"> tedy na korektní tvorbu samotného zážitku, více nežli na tvorbu </w:t>
        </w:r>
      </w:ins>
      <w:ins w:id="41" w:author="Jan Horák" w:date="2022-10-23T15:03:00Z">
        <w:r w:rsidR="004E4B0C">
          <w:t>virtuálního prostředí. V rámci této práce je</w:t>
        </w:r>
      </w:ins>
      <w:ins w:id="42" w:author="Jan Horák" w:date="2022-10-23T15:04:00Z">
        <w:r w:rsidR="004E4B0C">
          <w:t xml:space="preserve"> větší důraz právě na tvo</w:t>
        </w:r>
      </w:ins>
      <w:ins w:id="43" w:author="Jan Horák" w:date="2022-10-23T15:05:00Z">
        <w:r w:rsidR="004E4B0C">
          <w:t xml:space="preserve">rbu a prezentaci virtuálního prostředí. </w:t>
        </w:r>
      </w:ins>
      <w:del w:id="44" w:author="Jan Horák" w:date="2022-10-23T14:38:00Z">
        <w:r w:rsidR="001721A8" w:rsidRPr="007F7DF2" w:rsidDel="00C50F09">
          <w:delText>(</w:delText>
        </w:r>
      </w:del>
      <w:del w:id="45" w:author="Jan Horák" w:date="2022-10-23T14:39:00Z">
        <w:r w:rsidR="00C50F09" w:rsidRPr="00A028C8" w:rsidDel="00A028C8">
          <w:delText>(Milgram, Kishino 1994)</w:delText>
        </w:r>
        <w:r w:rsidR="007B1E20" w:rsidDel="007B1E20">
          <w:fldChar w:fldCharType="begin"/>
        </w:r>
        <w:r w:rsidR="007B1E20" w:rsidDel="007B1E20">
          <w:delInstrText xml:space="preserve"> QUOTE {Citation} \* MERGEFORMAT </w:delInstrText>
        </w:r>
        <w:r w:rsidR="007B1E20" w:rsidDel="007B1E20">
          <w:fldChar w:fldCharType="separate"/>
        </w:r>
        <w:r w:rsidR="007B1E20" w:rsidDel="007B1E20">
          <w:delText>{Citation}</w:delText>
        </w:r>
        <w:r w:rsidR="007B1E20" w:rsidDel="007B1E20">
          <w:fldChar w:fldCharType="end"/>
        </w:r>
        <w:r w:rsidR="001721A8" w:rsidRPr="00A028C8" w:rsidDel="00A028C8">
          <w:delText>.</w:delText>
        </w:r>
        <w:r w:rsidR="001721A8" w:rsidDel="00A028C8">
          <w:delText xml:space="preserve"> </w:delText>
        </w:r>
      </w:del>
    </w:p>
    <w:p w14:paraId="22139158" w14:textId="77777777" w:rsidR="00150EF1" w:rsidRPr="00150EF1" w:rsidRDefault="00150EF1" w:rsidP="004E4B0C">
      <w:pPr>
        <w:pStyle w:val="Normlnprvnodsazen"/>
        <w:ind w:firstLine="0"/>
        <w:rPr>
          <w:lang w:eastAsia="en-US"/>
        </w:rPr>
      </w:pPr>
    </w:p>
    <w:p w14:paraId="7705EB00" w14:textId="2307C16C" w:rsidR="00C00B9F" w:rsidRPr="001721A8" w:rsidRDefault="00424A74" w:rsidP="001721A8">
      <w:pPr>
        <w:pStyle w:val="Normlnprvnodsazen"/>
        <w:ind w:firstLine="0"/>
      </w:pPr>
      <w:ins w:id="46" w:author="Jan Horák" w:date="2022-10-23T14:55:00Z">
        <w:r>
          <w:rPr>
            <w:highlight w:val="yellow"/>
            <w:lang w:val="en-US"/>
          </w:rPr>
          <w:t xml:space="preserve">TODO – porovnat LaValleho s ostatníma – doplnit - </w:t>
        </w:r>
      </w:ins>
      <w:r w:rsidR="00E45C45" w:rsidRPr="00E45C45">
        <w:rPr>
          <w:highlight w:val="yellow"/>
          <w:lang w:val="en-US"/>
        </w:rPr>
        <w:t xml:space="preserve">Stručný výpis základních principů z </w:t>
      </w:r>
      <w:r w:rsidR="00E45C45" w:rsidRPr="00E45C45">
        <w:rPr>
          <w:highlight w:val="yellow"/>
          <w:lang w:val="en-US"/>
        </w:rPr>
        <w:fldChar w:fldCharType="begin"/>
      </w:r>
      <w:r w:rsidR="000558F0">
        <w:rPr>
          <w:highlight w:val="yellow"/>
          <w:lang w:val="en-US"/>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E45C45" w:rsidRPr="00E45C45">
        <w:rPr>
          <w:highlight w:val="yellow"/>
          <w:lang w:val="en-US"/>
        </w:rPr>
        <w:fldChar w:fldCharType="separate"/>
      </w:r>
      <w:r w:rsidR="00E45C45" w:rsidRPr="00E45C45">
        <w:rPr>
          <w:highlight w:val="yellow"/>
        </w:rPr>
        <w:t>(Sherman, Craig 2019; Milgram, Kishino 1994; Mazuryk, Gervautz 1999)</w:t>
      </w:r>
      <w:r w:rsidR="00E45C45" w:rsidRPr="00E45C45">
        <w:rPr>
          <w:highlight w:val="yellow"/>
          <w:lang w:val="en-US"/>
        </w:rPr>
        <w:fldChar w:fldCharType="end"/>
      </w:r>
      <w:r w:rsidR="00E45C45" w:rsidRPr="00E45C45">
        <w:rPr>
          <w:highlight w:val="yellow"/>
          <w:lang w:val="en-US"/>
        </w:rPr>
        <w:t>.</w:t>
      </w:r>
    </w:p>
    <w:p w14:paraId="424A8332" w14:textId="3C00CA1A" w:rsidR="0069447E" w:rsidRPr="0069447E" w:rsidRDefault="001D0278" w:rsidP="0069447E">
      <w:pPr>
        <w:pStyle w:val="Heading2"/>
      </w:pPr>
      <w:r w:rsidRPr="00C00B9F">
        <w:t>Zobrazovací</w:t>
      </w:r>
      <w:r>
        <w:t xml:space="preserve"> zařízení</w:t>
      </w:r>
    </w:p>
    <w:p w14:paraId="053CD0C7" w14:textId="67DDCF58" w:rsidR="00017B47" w:rsidRDefault="00017B47" w:rsidP="00017B47">
      <w:pPr>
        <w:rPr>
          <w:b/>
          <w:bCs/>
          <w:lang w:eastAsia="cs-CZ"/>
        </w:rPr>
      </w:pPr>
      <w:r>
        <w:rPr>
          <w:b/>
          <w:bCs/>
          <w:lang w:eastAsia="cs-CZ"/>
        </w:rPr>
        <w:t>HMD</w:t>
      </w:r>
    </w:p>
    <w:p w14:paraId="43686066" w14:textId="44D484C6" w:rsidR="00E45C45" w:rsidRDefault="00E45C45" w:rsidP="00E45C45">
      <w:pPr>
        <w:pStyle w:val="Normlnprvnodsazen"/>
        <w:ind w:firstLine="0"/>
        <w:rPr>
          <w:ins w:id="47" w:author="Jan Horák" w:date="2022-10-23T15:17:00Z"/>
        </w:rPr>
      </w:pPr>
      <w:r>
        <w:t>…</w:t>
      </w:r>
    </w:p>
    <w:p w14:paraId="27F670DB" w14:textId="0C9C0C42" w:rsidR="0069447E" w:rsidRPr="00E45C45" w:rsidRDefault="0069447E" w:rsidP="00E45C45">
      <w:pPr>
        <w:pStyle w:val="Normlnprvnodsazen"/>
        <w:ind w:firstLine="0"/>
      </w:pPr>
      <w:ins w:id="48" w:author="Jan Horák" w:date="2022-10-23T15:17:00Z">
        <w:r>
          <w:t>Immerze vs Holographic</w:t>
        </w:r>
      </w:ins>
    </w:p>
    <w:p w14:paraId="22882507" w14:textId="188CB8C7" w:rsidR="00601FD1" w:rsidRDefault="00017B47" w:rsidP="00601FD1">
      <w:pPr>
        <w:rPr>
          <w:lang w:eastAsia="cs-CZ"/>
        </w:rPr>
      </w:pPr>
      <w:r>
        <w:rPr>
          <w:lang w:eastAsia="cs-CZ"/>
        </w:rPr>
        <w:fldChar w:fldCharType="begin"/>
      </w:r>
      <w:r w:rsidR="000558F0">
        <w:rPr>
          <w:lang w:eastAsia="cs-CZ"/>
        </w:rPr>
        <w:instrText xml:space="preserve"> ADDIN ZOTERO_ITEM CSL_CITATION {"citationID":"zt36uKAD","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Pr>
          <w:lang w:eastAsia="cs-CZ"/>
        </w:rPr>
        <w:fldChar w:fldCharType="separate"/>
      </w:r>
      <w:r w:rsidRPr="00017B47">
        <w:t>(Keil et al. 2021)</w:t>
      </w:r>
      <w:r>
        <w:rPr>
          <w:lang w:eastAsia="cs-CZ"/>
        </w:rPr>
        <w:fldChar w:fldCharType="end"/>
      </w:r>
      <w:r>
        <w:rPr>
          <w:lang w:eastAsia="cs-CZ"/>
        </w:rPr>
        <w:t xml:space="preserve"> uvádí, že důležitým vlivem na míru </w:t>
      </w:r>
      <w:r w:rsidR="00237E18">
        <w:rPr>
          <w:lang w:eastAsia="cs-CZ"/>
        </w:rPr>
        <w:t>imerze,</w:t>
      </w:r>
      <w:r>
        <w:rPr>
          <w:lang w:eastAsia="cs-CZ"/>
        </w:rPr>
        <w:t xml:space="preserve"> a tedy úspěšnost VR aplikace má nejen kvalita zobrazovaných dat, ale také ve velké míře technologické aspekty popř. limitace zobrazovacích zařízení, představuje proto </w:t>
      </w:r>
      <w:r w:rsidR="00601FD1">
        <w:rPr>
          <w:lang w:eastAsia="cs-CZ"/>
        </w:rPr>
        <w:t xml:space="preserve">porovnání </w:t>
      </w:r>
      <w:r>
        <w:rPr>
          <w:lang w:eastAsia="cs-CZ"/>
        </w:rPr>
        <w:t xml:space="preserve">HMD </w:t>
      </w:r>
      <w:r w:rsidR="00601FD1">
        <w:rPr>
          <w:lang w:eastAsia="cs-CZ"/>
        </w:rPr>
        <w:t xml:space="preserve">na základě rozlišení, FOV, FPS a trackingu aktuálně populárních HMD </w:t>
      </w:r>
      <w:r w:rsidR="00601FD1" w:rsidRPr="00601FD1">
        <w:rPr>
          <w:highlight w:val="yellow"/>
          <w:lang w:eastAsia="cs-CZ"/>
        </w:rPr>
        <w:t>– předělat tabulku</w:t>
      </w:r>
      <w:r>
        <w:rPr>
          <w:highlight w:val="yellow"/>
          <w:lang w:eastAsia="cs-CZ"/>
        </w:rPr>
        <w:t xml:space="preserve"> + přidat non HMD zařízení</w:t>
      </w:r>
      <w:r w:rsidR="00601FD1" w:rsidRPr="00601FD1">
        <w:rPr>
          <w:highlight w:val="yellow"/>
          <w:lang w:eastAsia="cs-CZ"/>
        </w:rPr>
        <w:t>?</w:t>
      </w:r>
      <w:r w:rsidR="00601FD1">
        <w:rPr>
          <w:lang w:eastAsia="cs-CZ"/>
        </w:rPr>
        <w:t xml:space="preserve"> </w:t>
      </w:r>
    </w:p>
    <w:p w14:paraId="63600BAE" w14:textId="598DC40C" w:rsidR="007A57DB" w:rsidRDefault="007A57DB" w:rsidP="007A57DB">
      <w:pPr>
        <w:pStyle w:val="Heading2"/>
      </w:pPr>
      <w:r>
        <w:t>Téma případové studie</w:t>
      </w:r>
    </w:p>
    <w:p w14:paraId="2EA6E85C" w14:textId="242921A1" w:rsidR="007A57DB" w:rsidRPr="007A57DB" w:rsidRDefault="007A57DB" w:rsidP="007A57DB">
      <w:pPr>
        <w:rPr>
          <w:lang w:eastAsia="cs-CZ"/>
        </w:rPr>
      </w:pPr>
      <w:r>
        <w:rPr>
          <w:lang w:eastAsia="cs-CZ"/>
        </w:rPr>
        <w:t xml:space="preserve">Možnosti využití 3D webové vizualizace ve virtuálním prostředí jsou mnohé. </w:t>
      </w:r>
      <w:r w:rsidRPr="007A57DB">
        <w:rPr>
          <w:highlight w:val="yellow"/>
          <w:lang w:eastAsia="cs-CZ"/>
        </w:rPr>
        <w:t>Citace: Herman aj. kdo to vypisují jaké jsou možnosti viz.</w:t>
      </w:r>
    </w:p>
    <w:p w14:paraId="27A6E7D6" w14:textId="55601DB2" w:rsidR="001D0278" w:rsidRPr="008D4F69" w:rsidRDefault="00E45C45" w:rsidP="001D0278">
      <w:pPr>
        <w:pStyle w:val="Normlnprvnodsazen"/>
        <w:ind w:firstLine="0"/>
      </w:pPr>
      <w:r>
        <w:t>…</w:t>
      </w:r>
    </w:p>
    <w:p w14:paraId="6C764B62" w14:textId="37926C15" w:rsidR="001D0278" w:rsidRDefault="000558F0" w:rsidP="000558F0">
      <w:pPr>
        <w:pStyle w:val="Heading1"/>
      </w:pPr>
      <w:r>
        <w:lastRenderedPageBreak/>
        <w:t>Analýza technologií</w:t>
      </w:r>
    </w:p>
    <w:p w14:paraId="074932C8" w14:textId="52C990BF" w:rsidR="00C6634E" w:rsidRDefault="00C6634E" w:rsidP="00C6634E">
      <w:pPr>
        <w:rPr>
          <w:lang w:eastAsia="cs-CZ"/>
        </w:rPr>
      </w:pPr>
      <w:r>
        <w:rPr>
          <w:lang w:eastAsia="cs-CZ"/>
        </w:rPr>
        <w:t>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enginů), následně pak čistě webová řešení tedy zpravidla javasrciptové knihovny nad WebGL. Nutno zmínit, že výše zmíněné rozřazení není exaktní, ale v mnoha případech se překrývá (např. export dat z QGIS do Three.js scény, expor</w:t>
      </w:r>
      <w:r w:rsidR="00922352">
        <w:rPr>
          <w:lang w:eastAsia="cs-CZ"/>
        </w:rPr>
        <w:t>t Unity WebGL scény</w:t>
      </w:r>
      <w:r>
        <w:rPr>
          <w:lang w:eastAsia="cs-CZ"/>
        </w:rPr>
        <w:t>).</w:t>
      </w:r>
      <w:r w:rsidR="00922352">
        <w:rPr>
          <w:lang w:eastAsia="cs-CZ"/>
        </w:rPr>
        <w:t xml:space="preserve"> </w:t>
      </w:r>
      <w:r>
        <w:rPr>
          <w:lang w:eastAsia="cs-CZ"/>
        </w:rPr>
        <w:t xml:space="preserve"> </w:t>
      </w:r>
      <w:r w:rsidR="00922352">
        <w:rPr>
          <w:lang w:eastAsia="cs-CZ"/>
        </w:rPr>
        <w:t xml:space="preserve">V případě této práce je rozdělení uvedeno za účelem určení struktury v průběhu průzkumu existujících technologií. </w:t>
      </w:r>
    </w:p>
    <w:p w14:paraId="2FA919F6" w14:textId="78376BF8" w:rsidR="00922352" w:rsidRPr="00922352" w:rsidRDefault="00922352" w:rsidP="00922352">
      <w:pPr>
        <w:pStyle w:val="Normlnprvnodsazen"/>
      </w:pPr>
      <w:r>
        <w:t xml:space="preserve">V návaznosti na zmíněné rozdělení je možné technologií dále dělit a to podle úrovní abstrakce. (literatura, podložit a odborně popsat </w:t>
      </w:r>
      <w:r w:rsidRPr="00922352">
        <w:rPr>
          <w:highlight w:val="yellow"/>
        </w:rPr>
        <w:t>„vzálenost ke grafice“</w:t>
      </w:r>
      <w:r>
        <w:t>).</w:t>
      </w:r>
    </w:p>
    <w:p w14:paraId="69C1BE05" w14:textId="062F799D" w:rsidR="00A479E6" w:rsidRPr="00A479E6" w:rsidRDefault="00A479E6" w:rsidP="00A479E6">
      <w:pPr>
        <w:pStyle w:val="Heading2"/>
      </w:pPr>
      <w:r>
        <w:t>Úrovně abstrakce – taxonomie technologií</w:t>
      </w:r>
    </w:p>
    <w:p w14:paraId="6F678D85" w14:textId="3C01B220" w:rsidR="000558F0" w:rsidRPr="000558F0" w:rsidRDefault="000558F0" w:rsidP="000558F0">
      <w:pPr>
        <w:rPr>
          <w:lang w:eastAsia="cs-CZ"/>
        </w:rPr>
      </w:pPr>
      <w:r w:rsidRPr="000558F0">
        <w:rPr>
          <w:noProof/>
          <w:lang w:eastAsia="cs-CZ"/>
        </w:rPr>
        <w:drawing>
          <wp:inline distT="0" distB="0" distL="0" distR="0" wp14:anchorId="281B3850" wp14:editId="090434B1">
            <wp:extent cx="3929579" cy="1943100"/>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15"/>
                    <a:stretch>
                      <a:fillRect/>
                    </a:stretch>
                  </pic:blipFill>
                  <pic:spPr>
                    <a:xfrm>
                      <a:off x="0" y="0"/>
                      <a:ext cx="3931603" cy="1944101"/>
                    </a:xfrm>
                    <a:prstGeom prst="rect">
                      <a:avLst/>
                    </a:prstGeom>
                  </pic:spPr>
                </pic:pic>
              </a:graphicData>
            </a:graphic>
          </wp:inline>
        </w:drawing>
      </w:r>
    </w:p>
    <w:p w14:paraId="07D6E5A1" w14:textId="66593760" w:rsidR="000558F0" w:rsidRDefault="000558F0" w:rsidP="000558F0">
      <w:pPr>
        <w:rPr>
          <w:lang w:eastAsia="cs-CZ"/>
        </w:rPr>
      </w:pPr>
      <w:r w:rsidRPr="000558F0">
        <w:rPr>
          <w:noProof/>
          <w:lang w:eastAsia="cs-CZ"/>
        </w:rPr>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77777777" w:rsidR="00A479E6" w:rsidRPr="00A479E6" w:rsidRDefault="00A479E6" w:rsidP="00A479E6">
      <w:pPr>
        <w:pStyle w:val="Normlnprvnodsazen"/>
        <w:ind w:firstLine="0"/>
      </w:pPr>
    </w:p>
    <w:p w14:paraId="5FC95406" w14:textId="18B65035" w:rsidR="00A479E6" w:rsidRDefault="00A479E6" w:rsidP="00A479E6">
      <w:pPr>
        <w:pStyle w:val="Heading3"/>
      </w:pPr>
      <w:r>
        <w:t>TechStack</w:t>
      </w:r>
    </w:p>
    <w:p w14:paraId="252FC4C4" w14:textId="55186584" w:rsidR="00A479E6" w:rsidRDefault="00A479E6" w:rsidP="00A479E6">
      <w:r>
        <w:t xml:space="preserve">Problematickým aspektem při hodnocení a výběru technologie je fakt, že hodnocení jednotlivých technologií samostatně je zavádějící. V případě implementace se nejedná o </w:t>
      </w:r>
      <w:r>
        <w:lastRenderedPageBreak/>
        <w:t xml:space="preserve">jednotlivou technologii, ale souhru více tzv. </w:t>
      </w:r>
      <w:r>
        <w:rPr>
          <w:i/>
          <w:iCs/>
        </w:rPr>
        <w:t>tech stack</w:t>
      </w:r>
      <w:r>
        <w:t xml:space="preserve">. Na základě této skutečnosti je tedy nutné hodnotit i vzájemnou kompatibilitu jednotlivých technologií, což může přinést výraznou míru komplexity, jelikož je možné technologie na různých úrovních </w:t>
      </w:r>
      <w:r w:rsidRPr="00A479E6">
        <w:rPr>
          <w:highlight w:val="yellow"/>
        </w:rPr>
        <w:t>(zmínit výše – úrovně abstrakce)</w:t>
      </w:r>
      <w:r>
        <w:t xml:space="preserve"> kombinovat. </w:t>
      </w:r>
      <w:r w:rsidR="007A57DB">
        <w:t>Za účelem získání reprezentativních výsledků je nutné hodnotit vhodnost jednotlivých technologií v </w:t>
      </w:r>
      <w:r w:rsidR="007A57DB">
        <w:rPr>
          <w:i/>
          <w:iCs/>
        </w:rPr>
        <w:t>tech stacku</w:t>
      </w:r>
      <w:r w:rsidR="007A57DB">
        <w:t xml:space="preserve"> v kontextu specifického využití. V případě této studie se jedná o využití v rámci územního plánování. </w:t>
      </w:r>
    </w:p>
    <w:p w14:paraId="23FB4FCC" w14:textId="794B84BA" w:rsidR="007A57DB" w:rsidRPr="007A57DB" w:rsidRDefault="007A57DB" w:rsidP="007A57DB">
      <w:pPr>
        <w:pStyle w:val="Normlnprvnodsazen"/>
        <w:rPr>
          <w:lang w:eastAsia="en-US"/>
        </w:rPr>
      </w:pPr>
      <w:r w:rsidRPr="007A57DB">
        <w:rPr>
          <w:highlight w:val="yellow"/>
          <w:lang w:eastAsia="en-US"/>
        </w:rPr>
        <w:t>Vypsat jednotlivé tech stacky z literatury</w:t>
      </w:r>
    </w:p>
    <w:p w14:paraId="33BE95A1" w14:textId="77777777" w:rsidR="00A479E6" w:rsidRDefault="00A479E6" w:rsidP="00A479E6">
      <w:pPr>
        <w:pStyle w:val="Normlnprvnodsazen"/>
        <w:ind w:firstLine="0"/>
      </w:pPr>
    </w:p>
    <w:p w14:paraId="0109E24B" w14:textId="0D52348D" w:rsidR="00A479E6" w:rsidRDefault="00A479E6" w:rsidP="00A479E6">
      <w:pPr>
        <w:pStyle w:val="Heading2"/>
      </w:pPr>
      <w:r>
        <w:t>Specifikace požadavků</w:t>
      </w:r>
    </w:p>
    <w:p w14:paraId="490A7327" w14:textId="6753233A" w:rsidR="00A479E6" w:rsidRPr="00C6634E" w:rsidRDefault="00A479E6" w:rsidP="00A479E6">
      <w:pPr>
        <w:pStyle w:val="Heading3"/>
        <w:rPr>
          <w:rStyle w:val="Strong"/>
          <w:b/>
          <w:bCs w:val="0"/>
          <w:lang w:eastAsia="cs-CZ"/>
        </w:rPr>
      </w:pPr>
      <w:r>
        <w:rPr>
          <w:lang w:eastAsia="cs-CZ"/>
        </w:rPr>
        <w:t>Funkční</w:t>
      </w:r>
    </w:p>
    <w:p w14:paraId="297FF75D" w14:textId="197C8D80" w:rsidR="00A479E6" w:rsidRDefault="00A479E6" w:rsidP="00A479E6">
      <w:pPr>
        <w:pStyle w:val="Heading3"/>
        <w:rPr>
          <w:lang w:eastAsia="cs-CZ"/>
        </w:rPr>
      </w:pPr>
      <w:r>
        <w:rPr>
          <w:lang w:eastAsia="cs-CZ"/>
        </w:rPr>
        <w:t>Nefunkč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typy geografických dat - geometrií</w:t>
      </w:r>
    </w:p>
    <w:p w14:paraId="65B16A2D" w14:textId="2BD228B8" w:rsidR="00A479E6" w:rsidRDefault="00C6634E" w:rsidP="00C6634E">
      <w:pPr>
        <w:pStyle w:val="Heading3"/>
        <w:rPr>
          <w:lang w:eastAsia="cs-CZ"/>
        </w:rPr>
      </w:pPr>
      <w:r>
        <w:rPr>
          <w:lang w:eastAsia="cs-CZ"/>
        </w:rPr>
        <w:t>Výběr technologií</w:t>
      </w:r>
    </w:p>
    <w:p w14:paraId="3870DDC1" w14:textId="77777777" w:rsidR="00C6634E" w:rsidRPr="00C6634E" w:rsidRDefault="00C6634E" w:rsidP="00C6634E">
      <w:pPr>
        <w:rPr>
          <w:lang w:eastAsia="cs-CZ"/>
        </w:rPr>
      </w:pPr>
    </w:p>
    <w:p w14:paraId="76CCC9E0" w14:textId="7137BA5B" w:rsidR="0052704B" w:rsidRDefault="0052704B" w:rsidP="00C00B9F">
      <w:pPr>
        <w:pStyle w:val="Heading1"/>
      </w:pPr>
      <w:r>
        <w:lastRenderedPageBreak/>
        <w:t>Implementace</w:t>
      </w:r>
    </w:p>
    <w:p w14:paraId="01F52B73" w14:textId="2A84E1A2" w:rsidR="00A479E6" w:rsidRDefault="00A479E6" w:rsidP="00A479E6">
      <w:pPr>
        <w:pStyle w:val="Heading1"/>
      </w:pPr>
      <w:r>
        <w:lastRenderedPageBreak/>
        <w:t>uŽIVATELSKÉ TESTOVÁNÍ</w:t>
      </w:r>
    </w:p>
    <w:p w14:paraId="46D0CF9B" w14:textId="0F0553B0" w:rsidR="00A479E6" w:rsidRDefault="00A479E6" w:rsidP="00A479E6">
      <w:pPr>
        <w:pStyle w:val="Heading1"/>
      </w:pPr>
      <w:r>
        <w:lastRenderedPageBreak/>
        <w:t>dISKUZE</w:t>
      </w:r>
    </w:p>
    <w:p w14:paraId="5A684CEC" w14:textId="4CB59E24" w:rsidR="00A479E6" w:rsidRPr="00A479E6" w:rsidRDefault="00A479E6" w:rsidP="00A479E6">
      <w:pPr>
        <w:pStyle w:val="Heading1"/>
      </w:pPr>
      <w:r>
        <w:lastRenderedPageBreak/>
        <w:t>zÁVĚR</w:t>
      </w: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0BE8FF14" w14:textId="59A4D3D4" w:rsidR="001C23BB" w:rsidRDefault="001C23BB" w:rsidP="001C23BB">
      <w:pPr>
        <w:pStyle w:val="Normlnprvnodsazen"/>
        <w:rPr>
          <w:sz w:val="28"/>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headerReference w:type="default" r:id="rId17"/>
          <w:footerReference w:type="default" r:id="rId18"/>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19"/>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572B4" w14:textId="77777777" w:rsidR="00E8357C" w:rsidRDefault="00E8357C" w:rsidP="0057088F">
      <w:pPr>
        <w:spacing w:after="0" w:line="240" w:lineRule="auto"/>
      </w:pPr>
      <w:r>
        <w:separator/>
      </w:r>
    </w:p>
  </w:endnote>
  <w:endnote w:type="continuationSeparator" w:id="0">
    <w:p w14:paraId="756FBB8C" w14:textId="77777777" w:rsidR="00E8357C" w:rsidRDefault="00E8357C"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3259C" w14:textId="77777777" w:rsidR="00E8357C" w:rsidRDefault="00E8357C" w:rsidP="0057088F">
      <w:pPr>
        <w:spacing w:after="0" w:line="240" w:lineRule="auto"/>
      </w:pPr>
      <w:r>
        <w:separator/>
      </w:r>
    </w:p>
  </w:footnote>
  <w:footnote w:type="continuationSeparator" w:id="0">
    <w:p w14:paraId="72A97628" w14:textId="77777777" w:rsidR="00E8357C" w:rsidRDefault="00E8357C"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63A8A22A"/>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F021D2"/>
    <w:multiLevelType w:val="hybridMultilevel"/>
    <w:tmpl w:val="6DBA0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1055136"/>
    <w:multiLevelType w:val="multilevel"/>
    <w:tmpl w:val="69D46E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3AF7AA5"/>
    <w:multiLevelType w:val="hybridMultilevel"/>
    <w:tmpl w:val="015C7F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42534C2"/>
    <w:multiLevelType w:val="hybridMultilevel"/>
    <w:tmpl w:val="89D07E98"/>
    <w:lvl w:ilvl="0" w:tplc="0A2A56F6">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6" w15:restartNumberingAfterBreak="0">
    <w:nsid w:val="08D5136F"/>
    <w:multiLevelType w:val="hybridMultilevel"/>
    <w:tmpl w:val="DB3ADAA2"/>
    <w:lvl w:ilvl="0" w:tplc="C0BC8E3A">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7" w15:restartNumberingAfterBreak="0">
    <w:nsid w:val="0E9819A6"/>
    <w:multiLevelType w:val="hybridMultilevel"/>
    <w:tmpl w:val="3F446078"/>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C36C6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7E373B7"/>
    <w:multiLevelType w:val="hybridMultilevel"/>
    <w:tmpl w:val="9A1CAD3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4D38D4"/>
    <w:multiLevelType w:val="hybridMultilevel"/>
    <w:tmpl w:val="C7DCED1A"/>
    <w:lvl w:ilvl="0" w:tplc="060EBDEE">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1" w15:restartNumberingAfterBreak="0">
    <w:nsid w:val="2CC539E0"/>
    <w:multiLevelType w:val="hybridMultilevel"/>
    <w:tmpl w:val="74488FA0"/>
    <w:lvl w:ilvl="0" w:tplc="409E6158">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8C1074"/>
    <w:multiLevelType w:val="hybridMultilevel"/>
    <w:tmpl w:val="BDD2D3F8"/>
    <w:lvl w:ilvl="0" w:tplc="45B2140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6F71D6"/>
    <w:multiLevelType w:val="hybridMultilevel"/>
    <w:tmpl w:val="E1E834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FF44F5"/>
    <w:multiLevelType w:val="hybridMultilevel"/>
    <w:tmpl w:val="7FC400C4"/>
    <w:lvl w:ilvl="0" w:tplc="CFC69CF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6" w15:restartNumberingAfterBreak="0">
    <w:nsid w:val="36BC0DB3"/>
    <w:multiLevelType w:val="hybridMultilevel"/>
    <w:tmpl w:val="FC944B30"/>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17" w15:restartNumberingAfterBreak="0">
    <w:nsid w:val="380A22EB"/>
    <w:multiLevelType w:val="hybridMultilevel"/>
    <w:tmpl w:val="F2A2E116"/>
    <w:lvl w:ilvl="0" w:tplc="04EAD3E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F468C2"/>
    <w:multiLevelType w:val="multilevel"/>
    <w:tmpl w:val="77FA3E2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143576"/>
    <w:multiLevelType w:val="hybridMultilevel"/>
    <w:tmpl w:val="EDC419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D45C23"/>
    <w:multiLevelType w:val="hybridMultilevel"/>
    <w:tmpl w:val="D8340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FBF32E0"/>
    <w:multiLevelType w:val="hybridMultilevel"/>
    <w:tmpl w:val="E08260C2"/>
    <w:lvl w:ilvl="0" w:tplc="7C8EF56A">
      <w:start w:val="1"/>
      <w:numFmt w:val="decimal"/>
      <w:lvlText w:val="%1)"/>
      <w:lvlJc w:val="left"/>
      <w:pPr>
        <w:ind w:left="717" w:hanging="360"/>
      </w:pPr>
      <w:rPr>
        <w:rFonts w:hint="default"/>
        <w:b/>
        <w:bCs/>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2" w15:restartNumberingAfterBreak="0">
    <w:nsid w:val="41D558DA"/>
    <w:multiLevelType w:val="multilevel"/>
    <w:tmpl w:val="97A627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2E8041A"/>
    <w:multiLevelType w:val="hybridMultilevel"/>
    <w:tmpl w:val="376C7F4C"/>
    <w:lvl w:ilvl="0" w:tplc="054EF900">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4" w15:restartNumberingAfterBreak="0">
    <w:nsid w:val="44842E29"/>
    <w:multiLevelType w:val="multilevel"/>
    <w:tmpl w:val="B4DCEF2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474B50D9"/>
    <w:multiLevelType w:val="hybridMultilevel"/>
    <w:tmpl w:val="AF54D050"/>
    <w:lvl w:ilvl="0" w:tplc="E572FC6E">
      <w:start w:val="1"/>
      <w:numFmt w:val="decimal"/>
      <w:lvlText w:val="%1)"/>
      <w:lvlJc w:val="left"/>
      <w:pPr>
        <w:ind w:left="717" w:hanging="360"/>
      </w:pPr>
      <w:rPr>
        <w:rFonts w:hint="default"/>
        <w:i w:val="0"/>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6" w15:restartNumberingAfterBreak="0">
    <w:nsid w:val="47763DBE"/>
    <w:multiLevelType w:val="hybridMultilevel"/>
    <w:tmpl w:val="A1861558"/>
    <w:lvl w:ilvl="0" w:tplc="4D94BB1C">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7" w15:restartNumberingAfterBreak="0">
    <w:nsid w:val="488D0701"/>
    <w:multiLevelType w:val="hybridMultilevel"/>
    <w:tmpl w:val="785E351C"/>
    <w:lvl w:ilvl="0" w:tplc="70669ADC">
      <w:numFmt w:val="bullet"/>
      <w:lvlText w:val=""/>
      <w:lvlJc w:val="left"/>
      <w:pPr>
        <w:ind w:left="717" w:hanging="360"/>
      </w:pPr>
      <w:rPr>
        <w:rFonts w:ascii="Wingdings" w:eastAsiaTheme="minorHAnsi" w:hAnsi="Wingdings" w:cstheme="minorBidi"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28" w15:restartNumberingAfterBreak="0">
    <w:nsid w:val="48D84CE0"/>
    <w:multiLevelType w:val="hybridMultilevel"/>
    <w:tmpl w:val="FCAAB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9F15D4C"/>
    <w:multiLevelType w:val="hybridMultilevel"/>
    <w:tmpl w:val="F33ABF1C"/>
    <w:lvl w:ilvl="0" w:tplc="04050011">
      <w:start w:val="1"/>
      <w:numFmt w:val="decimal"/>
      <w:lvlText w:val="%1)"/>
      <w:lvlJc w:val="lef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30" w15:restartNumberingAfterBreak="0">
    <w:nsid w:val="4ADC2E94"/>
    <w:multiLevelType w:val="hybridMultilevel"/>
    <w:tmpl w:val="1F52FAAA"/>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F565A1A"/>
    <w:multiLevelType w:val="hybridMultilevel"/>
    <w:tmpl w:val="A2B6C964"/>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32" w15:restartNumberingAfterBreak="0">
    <w:nsid w:val="51502893"/>
    <w:multiLevelType w:val="hybridMultilevel"/>
    <w:tmpl w:val="7616972E"/>
    <w:lvl w:ilvl="0" w:tplc="9D4E4CB6">
      <w:start w:val="1"/>
      <w:numFmt w:val="bullet"/>
      <w:lvlText w:val=""/>
      <w:lvlJc w:val="left"/>
      <w:pPr>
        <w:ind w:left="717" w:hanging="360"/>
      </w:pPr>
      <w:rPr>
        <w:rFonts w:ascii="Wingdings" w:eastAsiaTheme="minorHAnsi" w:hAnsi="Wingdings" w:cstheme="minorBidi" w:hint="default"/>
        <w:sz w:val="23"/>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3" w15:restartNumberingAfterBreak="0">
    <w:nsid w:val="56C461E4"/>
    <w:multiLevelType w:val="hybridMultilevel"/>
    <w:tmpl w:val="91D8AB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751762B"/>
    <w:multiLevelType w:val="multilevel"/>
    <w:tmpl w:val="F2601736"/>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57BD2768"/>
    <w:multiLevelType w:val="hybridMultilevel"/>
    <w:tmpl w:val="D6A615CA"/>
    <w:lvl w:ilvl="0" w:tplc="89A60512">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6" w15:restartNumberingAfterBreak="0">
    <w:nsid w:val="582B3136"/>
    <w:multiLevelType w:val="hybridMultilevel"/>
    <w:tmpl w:val="3864D588"/>
    <w:lvl w:ilvl="0" w:tplc="3DD45012">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7" w15:restartNumberingAfterBreak="0">
    <w:nsid w:val="5DAC5592"/>
    <w:multiLevelType w:val="hybridMultilevel"/>
    <w:tmpl w:val="9858F3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0D52820"/>
    <w:multiLevelType w:val="hybridMultilevel"/>
    <w:tmpl w:val="B5E24D70"/>
    <w:lvl w:ilvl="0" w:tplc="940869FE">
      <w:start w:val="1"/>
      <w:numFmt w:val="bullet"/>
      <w:lvlText w:val=""/>
      <w:lvlJc w:val="left"/>
      <w:pPr>
        <w:ind w:left="717" w:hanging="360"/>
      </w:pPr>
      <w:rPr>
        <w:rFonts w:ascii="Wingdings" w:eastAsiaTheme="minorHAnsi" w:hAnsi="Wingdings" w:cstheme="minorBidi"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15:restartNumberingAfterBreak="0">
    <w:nsid w:val="689F667C"/>
    <w:multiLevelType w:val="hybridMultilevel"/>
    <w:tmpl w:val="152A32F4"/>
    <w:lvl w:ilvl="0" w:tplc="6A84B338">
      <w:start w:val="1"/>
      <w:numFmt w:val="bullet"/>
      <w:lvlText w:val=""/>
      <w:lvlJc w:val="left"/>
      <w:pPr>
        <w:ind w:left="720" w:hanging="360"/>
      </w:pPr>
      <w:rPr>
        <w:rFonts w:ascii="Wingdings" w:eastAsiaTheme="minorHAnsi" w:hAnsi="Wingdings" w:cstheme="minorBidi" w:hint="default"/>
        <w:sz w:val="2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9D31068"/>
    <w:multiLevelType w:val="hybridMultilevel"/>
    <w:tmpl w:val="F5D0D7FA"/>
    <w:lvl w:ilvl="0" w:tplc="8ADA4EB6">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41" w15:restartNumberingAfterBreak="0">
    <w:nsid w:val="6B8224F3"/>
    <w:multiLevelType w:val="hybridMultilevel"/>
    <w:tmpl w:val="70C6FA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28521DE"/>
    <w:multiLevelType w:val="multilevel"/>
    <w:tmpl w:val="375C4D56"/>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5D366C0"/>
    <w:multiLevelType w:val="hybridMultilevel"/>
    <w:tmpl w:val="1C903F66"/>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44" w15:restartNumberingAfterBreak="0">
    <w:nsid w:val="770F4D46"/>
    <w:multiLevelType w:val="hybridMultilevel"/>
    <w:tmpl w:val="E4F6771A"/>
    <w:lvl w:ilvl="0" w:tplc="1B0AA6D0">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45" w15:restartNumberingAfterBreak="0">
    <w:nsid w:val="77844BBD"/>
    <w:multiLevelType w:val="hybridMultilevel"/>
    <w:tmpl w:val="9CA01790"/>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9452DAC"/>
    <w:multiLevelType w:val="hybridMultilevel"/>
    <w:tmpl w:val="A9024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E9C0256"/>
    <w:multiLevelType w:val="hybridMultilevel"/>
    <w:tmpl w:val="8C52A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F4972DD"/>
    <w:multiLevelType w:val="hybridMultilevel"/>
    <w:tmpl w:val="C4A46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61403108">
    <w:abstractNumId w:val="42"/>
  </w:num>
  <w:num w:numId="2" w16cid:durableId="1254359140">
    <w:abstractNumId w:val="46"/>
  </w:num>
  <w:num w:numId="3" w16cid:durableId="1209223250">
    <w:abstractNumId w:val="28"/>
  </w:num>
  <w:num w:numId="4" w16cid:durableId="1495294305">
    <w:abstractNumId w:val="48"/>
  </w:num>
  <w:num w:numId="5" w16cid:durableId="469832051">
    <w:abstractNumId w:val="43"/>
  </w:num>
  <w:num w:numId="6" w16cid:durableId="1985235882">
    <w:abstractNumId w:val="16"/>
  </w:num>
  <w:num w:numId="7" w16cid:durableId="1853109967">
    <w:abstractNumId w:val="1"/>
  </w:num>
  <w:num w:numId="8" w16cid:durableId="1487012863">
    <w:abstractNumId w:val="0"/>
  </w:num>
  <w:num w:numId="9" w16cid:durableId="752629500">
    <w:abstractNumId w:val="11"/>
  </w:num>
  <w:num w:numId="10" w16cid:durableId="454060360">
    <w:abstractNumId w:val="47"/>
  </w:num>
  <w:num w:numId="11" w16cid:durableId="45687158">
    <w:abstractNumId w:val="35"/>
  </w:num>
  <w:num w:numId="12" w16cid:durableId="275337061">
    <w:abstractNumId w:val="23"/>
  </w:num>
  <w:num w:numId="13" w16cid:durableId="251359961">
    <w:abstractNumId w:val="20"/>
  </w:num>
  <w:num w:numId="14" w16cid:durableId="808982757">
    <w:abstractNumId w:val="14"/>
  </w:num>
  <w:num w:numId="15" w16cid:durableId="1587226271">
    <w:abstractNumId w:val="27"/>
  </w:num>
  <w:num w:numId="16" w16cid:durableId="1932544207">
    <w:abstractNumId w:val="17"/>
  </w:num>
  <w:num w:numId="17" w16cid:durableId="1411780454">
    <w:abstractNumId w:val="30"/>
  </w:num>
  <w:num w:numId="18" w16cid:durableId="1241793857">
    <w:abstractNumId w:val="45"/>
  </w:num>
  <w:num w:numId="19" w16cid:durableId="2036223989">
    <w:abstractNumId w:val="7"/>
  </w:num>
  <w:num w:numId="20" w16cid:durableId="905527175">
    <w:abstractNumId w:val="9"/>
  </w:num>
  <w:num w:numId="21" w16cid:durableId="649134335">
    <w:abstractNumId w:val="13"/>
  </w:num>
  <w:num w:numId="22" w16cid:durableId="1758751584">
    <w:abstractNumId w:val="39"/>
  </w:num>
  <w:num w:numId="23" w16cid:durableId="1187251314">
    <w:abstractNumId w:val="32"/>
  </w:num>
  <w:num w:numId="24" w16cid:durableId="652877574">
    <w:abstractNumId w:val="38"/>
  </w:num>
  <w:num w:numId="25" w16cid:durableId="791049168">
    <w:abstractNumId w:val="19"/>
  </w:num>
  <w:num w:numId="26" w16cid:durableId="399986381">
    <w:abstractNumId w:val="31"/>
  </w:num>
  <w:num w:numId="27" w16cid:durableId="436170420">
    <w:abstractNumId w:val="10"/>
  </w:num>
  <w:num w:numId="28" w16cid:durableId="1628924631">
    <w:abstractNumId w:val="44"/>
  </w:num>
  <w:num w:numId="29" w16cid:durableId="578712079">
    <w:abstractNumId w:val="25"/>
  </w:num>
  <w:num w:numId="30" w16cid:durableId="1824395747">
    <w:abstractNumId w:val="21"/>
  </w:num>
  <w:num w:numId="31" w16cid:durableId="1233350882">
    <w:abstractNumId w:val="37"/>
  </w:num>
  <w:num w:numId="32" w16cid:durableId="250161483">
    <w:abstractNumId w:val="40"/>
  </w:num>
  <w:num w:numId="33" w16cid:durableId="1962958252">
    <w:abstractNumId w:val="26"/>
  </w:num>
  <w:num w:numId="34" w16cid:durableId="1760786812">
    <w:abstractNumId w:val="36"/>
  </w:num>
  <w:num w:numId="35" w16cid:durableId="280379316">
    <w:abstractNumId w:val="6"/>
  </w:num>
  <w:num w:numId="36" w16cid:durableId="1313409045">
    <w:abstractNumId w:val="29"/>
  </w:num>
  <w:num w:numId="37" w16cid:durableId="561015613">
    <w:abstractNumId w:val="4"/>
  </w:num>
  <w:num w:numId="38" w16cid:durableId="126167713">
    <w:abstractNumId w:val="2"/>
  </w:num>
  <w:num w:numId="39" w16cid:durableId="1282883090">
    <w:abstractNumId w:val="41"/>
  </w:num>
  <w:num w:numId="40" w16cid:durableId="1489325549">
    <w:abstractNumId w:val="33"/>
  </w:num>
  <w:num w:numId="41" w16cid:durableId="977563874">
    <w:abstractNumId w:val="24"/>
  </w:num>
  <w:num w:numId="42" w16cid:durableId="54547665">
    <w:abstractNumId w:val="22"/>
  </w:num>
  <w:num w:numId="43" w16cid:durableId="222909334">
    <w:abstractNumId w:val="34"/>
  </w:num>
  <w:num w:numId="44" w16cid:durableId="210115234">
    <w:abstractNumId w:val="3"/>
  </w:num>
  <w:num w:numId="45" w16cid:durableId="1013653009">
    <w:abstractNumId w:val="18"/>
  </w:num>
  <w:num w:numId="46" w16cid:durableId="670648098">
    <w:abstractNumId w:val="12"/>
  </w:num>
  <w:num w:numId="47" w16cid:durableId="1170680267">
    <w:abstractNumId w:val="8"/>
  </w:num>
  <w:num w:numId="48" w16cid:durableId="315719538">
    <w:abstractNumId w:val="5"/>
  </w:num>
  <w:num w:numId="49" w16cid:durableId="97144464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None" w15:userId="Jan Horá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F07"/>
    <w:rsid w:val="000022AF"/>
    <w:rsid w:val="000028C6"/>
    <w:rsid w:val="00002F42"/>
    <w:rsid w:val="000034CE"/>
    <w:rsid w:val="00004925"/>
    <w:rsid w:val="00004B2A"/>
    <w:rsid w:val="00005D6A"/>
    <w:rsid w:val="00006812"/>
    <w:rsid w:val="00007F1B"/>
    <w:rsid w:val="00010309"/>
    <w:rsid w:val="00011B30"/>
    <w:rsid w:val="00012035"/>
    <w:rsid w:val="00012B2E"/>
    <w:rsid w:val="0001323F"/>
    <w:rsid w:val="00013498"/>
    <w:rsid w:val="000136B1"/>
    <w:rsid w:val="00013710"/>
    <w:rsid w:val="0001592C"/>
    <w:rsid w:val="000160BC"/>
    <w:rsid w:val="0001742C"/>
    <w:rsid w:val="0001764E"/>
    <w:rsid w:val="00017B47"/>
    <w:rsid w:val="00017E81"/>
    <w:rsid w:val="000200D4"/>
    <w:rsid w:val="000200F6"/>
    <w:rsid w:val="00020514"/>
    <w:rsid w:val="00020611"/>
    <w:rsid w:val="00020630"/>
    <w:rsid w:val="0002316E"/>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689"/>
    <w:rsid w:val="00052A50"/>
    <w:rsid w:val="00052E92"/>
    <w:rsid w:val="0005430A"/>
    <w:rsid w:val="0005503A"/>
    <w:rsid w:val="00055653"/>
    <w:rsid w:val="000558F0"/>
    <w:rsid w:val="000562FE"/>
    <w:rsid w:val="000603F4"/>
    <w:rsid w:val="00060FA3"/>
    <w:rsid w:val="0006186B"/>
    <w:rsid w:val="00061B23"/>
    <w:rsid w:val="000621C4"/>
    <w:rsid w:val="00062778"/>
    <w:rsid w:val="00063B39"/>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A5F"/>
    <w:rsid w:val="000B1B95"/>
    <w:rsid w:val="000B3D19"/>
    <w:rsid w:val="000B3DA2"/>
    <w:rsid w:val="000B55CE"/>
    <w:rsid w:val="000B6080"/>
    <w:rsid w:val="000B647C"/>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21BA"/>
    <w:rsid w:val="000E2DB4"/>
    <w:rsid w:val="000E2F30"/>
    <w:rsid w:val="000E2FD5"/>
    <w:rsid w:val="000E3899"/>
    <w:rsid w:val="000E3C8F"/>
    <w:rsid w:val="000E3D1D"/>
    <w:rsid w:val="000E4B8B"/>
    <w:rsid w:val="000E57A5"/>
    <w:rsid w:val="000E5DFC"/>
    <w:rsid w:val="000E63B9"/>
    <w:rsid w:val="000E6F9F"/>
    <w:rsid w:val="000E76F6"/>
    <w:rsid w:val="000F0246"/>
    <w:rsid w:val="000F1E9F"/>
    <w:rsid w:val="000F244D"/>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449"/>
    <w:rsid w:val="00106E21"/>
    <w:rsid w:val="00107C51"/>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51D6"/>
    <w:rsid w:val="00126DA6"/>
    <w:rsid w:val="00126E8F"/>
    <w:rsid w:val="00127799"/>
    <w:rsid w:val="00127C08"/>
    <w:rsid w:val="001319B8"/>
    <w:rsid w:val="00132830"/>
    <w:rsid w:val="001341F2"/>
    <w:rsid w:val="00134877"/>
    <w:rsid w:val="00135A3A"/>
    <w:rsid w:val="00137493"/>
    <w:rsid w:val="00137876"/>
    <w:rsid w:val="00137B61"/>
    <w:rsid w:val="0014055F"/>
    <w:rsid w:val="00140F5A"/>
    <w:rsid w:val="00141C80"/>
    <w:rsid w:val="00142CA3"/>
    <w:rsid w:val="00143D38"/>
    <w:rsid w:val="0014401F"/>
    <w:rsid w:val="0014404F"/>
    <w:rsid w:val="00144500"/>
    <w:rsid w:val="00145DBC"/>
    <w:rsid w:val="001476BF"/>
    <w:rsid w:val="00150EF1"/>
    <w:rsid w:val="00152472"/>
    <w:rsid w:val="00153591"/>
    <w:rsid w:val="00154B1A"/>
    <w:rsid w:val="00155839"/>
    <w:rsid w:val="00160642"/>
    <w:rsid w:val="0016166D"/>
    <w:rsid w:val="00161794"/>
    <w:rsid w:val="001625BA"/>
    <w:rsid w:val="00165406"/>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C4A"/>
    <w:rsid w:val="001802EB"/>
    <w:rsid w:val="0018070D"/>
    <w:rsid w:val="00180D9A"/>
    <w:rsid w:val="001819E7"/>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55F3"/>
    <w:rsid w:val="001B573B"/>
    <w:rsid w:val="001B57E0"/>
    <w:rsid w:val="001B6078"/>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7476"/>
    <w:rsid w:val="001D7554"/>
    <w:rsid w:val="001E3BA8"/>
    <w:rsid w:val="001E4F4D"/>
    <w:rsid w:val="001E5873"/>
    <w:rsid w:val="001E5C4B"/>
    <w:rsid w:val="001E5C62"/>
    <w:rsid w:val="001E7117"/>
    <w:rsid w:val="001E7F6A"/>
    <w:rsid w:val="001F0BCF"/>
    <w:rsid w:val="001F0DD5"/>
    <w:rsid w:val="001F20A3"/>
    <w:rsid w:val="001F22AB"/>
    <w:rsid w:val="001F305A"/>
    <w:rsid w:val="001F5562"/>
    <w:rsid w:val="001F7726"/>
    <w:rsid w:val="002002E8"/>
    <w:rsid w:val="002004AB"/>
    <w:rsid w:val="0020083C"/>
    <w:rsid w:val="002008B7"/>
    <w:rsid w:val="00201373"/>
    <w:rsid w:val="002024B9"/>
    <w:rsid w:val="00202C64"/>
    <w:rsid w:val="00202F4E"/>
    <w:rsid w:val="00202F81"/>
    <w:rsid w:val="002045FA"/>
    <w:rsid w:val="00204767"/>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2BC9"/>
    <w:rsid w:val="0023478C"/>
    <w:rsid w:val="00234E37"/>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440D"/>
    <w:rsid w:val="002548CE"/>
    <w:rsid w:val="00254F8B"/>
    <w:rsid w:val="002551B5"/>
    <w:rsid w:val="00256784"/>
    <w:rsid w:val="002571C3"/>
    <w:rsid w:val="00257909"/>
    <w:rsid w:val="00257949"/>
    <w:rsid w:val="00257D56"/>
    <w:rsid w:val="0026166C"/>
    <w:rsid w:val="00262108"/>
    <w:rsid w:val="00262B7C"/>
    <w:rsid w:val="0026358F"/>
    <w:rsid w:val="00263A7E"/>
    <w:rsid w:val="002654D7"/>
    <w:rsid w:val="0026658B"/>
    <w:rsid w:val="00267218"/>
    <w:rsid w:val="00267C14"/>
    <w:rsid w:val="002718CC"/>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7C5F"/>
    <w:rsid w:val="002A0B4D"/>
    <w:rsid w:val="002A172F"/>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9C0"/>
    <w:rsid w:val="002C0168"/>
    <w:rsid w:val="002C03EC"/>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10CA"/>
    <w:rsid w:val="00311128"/>
    <w:rsid w:val="00311A8F"/>
    <w:rsid w:val="00311CD1"/>
    <w:rsid w:val="00312229"/>
    <w:rsid w:val="003126C9"/>
    <w:rsid w:val="00312868"/>
    <w:rsid w:val="00312F48"/>
    <w:rsid w:val="003142CC"/>
    <w:rsid w:val="00314A13"/>
    <w:rsid w:val="00315109"/>
    <w:rsid w:val="00315D86"/>
    <w:rsid w:val="00316FD9"/>
    <w:rsid w:val="0031754D"/>
    <w:rsid w:val="00317FFD"/>
    <w:rsid w:val="00320DB8"/>
    <w:rsid w:val="0032116A"/>
    <w:rsid w:val="0032193B"/>
    <w:rsid w:val="00321DE4"/>
    <w:rsid w:val="00322263"/>
    <w:rsid w:val="0032270F"/>
    <w:rsid w:val="00323AF2"/>
    <w:rsid w:val="00323D18"/>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4175D"/>
    <w:rsid w:val="00341D2E"/>
    <w:rsid w:val="00342B07"/>
    <w:rsid w:val="00342C65"/>
    <w:rsid w:val="003436EC"/>
    <w:rsid w:val="003437AF"/>
    <w:rsid w:val="00343C20"/>
    <w:rsid w:val="00343E22"/>
    <w:rsid w:val="00344D81"/>
    <w:rsid w:val="00345982"/>
    <w:rsid w:val="003460A8"/>
    <w:rsid w:val="0035007F"/>
    <w:rsid w:val="003512AA"/>
    <w:rsid w:val="00352656"/>
    <w:rsid w:val="00353F72"/>
    <w:rsid w:val="00354009"/>
    <w:rsid w:val="0035771D"/>
    <w:rsid w:val="0036038A"/>
    <w:rsid w:val="00360AD3"/>
    <w:rsid w:val="00360AF5"/>
    <w:rsid w:val="00362BFB"/>
    <w:rsid w:val="00362C8A"/>
    <w:rsid w:val="00363D7A"/>
    <w:rsid w:val="00364AD8"/>
    <w:rsid w:val="00364BC5"/>
    <w:rsid w:val="00364E73"/>
    <w:rsid w:val="0036660F"/>
    <w:rsid w:val="003666A7"/>
    <w:rsid w:val="00366CD9"/>
    <w:rsid w:val="00366F18"/>
    <w:rsid w:val="00371C5C"/>
    <w:rsid w:val="003728D2"/>
    <w:rsid w:val="00372B39"/>
    <w:rsid w:val="00376F12"/>
    <w:rsid w:val="003773C6"/>
    <w:rsid w:val="00377D85"/>
    <w:rsid w:val="00377F96"/>
    <w:rsid w:val="00380A64"/>
    <w:rsid w:val="00381CBE"/>
    <w:rsid w:val="00382545"/>
    <w:rsid w:val="003837C6"/>
    <w:rsid w:val="00384ABC"/>
    <w:rsid w:val="00386079"/>
    <w:rsid w:val="00386153"/>
    <w:rsid w:val="00386AC7"/>
    <w:rsid w:val="00390435"/>
    <w:rsid w:val="00390B12"/>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88"/>
    <w:rsid w:val="003A4332"/>
    <w:rsid w:val="003A6E81"/>
    <w:rsid w:val="003A7F53"/>
    <w:rsid w:val="003B0119"/>
    <w:rsid w:val="003B02C1"/>
    <w:rsid w:val="003B04A0"/>
    <w:rsid w:val="003B1824"/>
    <w:rsid w:val="003B21DF"/>
    <w:rsid w:val="003B255A"/>
    <w:rsid w:val="003B32C1"/>
    <w:rsid w:val="003B3A1C"/>
    <w:rsid w:val="003B3F22"/>
    <w:rsid w:val="003B4CEA"/>
    <w:rsid w:val="003B7745"/>
    <w:rsid w:val="003C1620"/>
    <w:rsid w:val="003C19AD"/>
    <w:rsid w:val="003C24A0"/>
    <w:rsid w:val="003C3544"/>
    <w:rsid w:val="003C3934"/>
    <w:rsid w:val="003C4980"/>
    <w:rsid w:val="003C7A39"/>
    <w:rsid w:val="003D01F7"/>
    <w:rsid w:val="003D0813"/>
    <w:rsid w:val="003D0989"/>
    <w:rsid w:val="003D1591"/>
    <w:rsid w:val="003D1A75"/>
    <w:rsid w:val="003D1C4B"/>
    <w:rsid w:val="003D2C01"/>
    <w:rsid w:val="003D4CAF"/>
    <w:rsid w:val="003D53F7"/>
    <w:rsid w:val="003D6952"/>
    <w:rsid w:val="003D7F70"/>
    <w:rsid w:val="003D7F76"/>
    <w:rsid w:val="003E337E"/>
    <w:rsid w:val="003E3CD5"/>
    <w:rsid w:val="003E418C"/>
    <w:rsid w:val="003E45F7"/>
    <w:rsid w:val="003E4D55"/>
    <w:rsid w:val="003E4E87"/>
    <w:rsid w:val="003E6670"/>
    <w:rsid w:val="003E6786"/>
    <w:rsid w:val="003F0B8C"/>
    <w:rsid w:val="003F1077"/>
    <w:rsid w:val="003F1841"/>
    <w:rsid w:val="003F238A"/>
    <w:rsid w:val="003F2922"/>
    <w:rsid w:val="003F29F9"/>
    <w:rsid w:val="003F2F03"/>
    <w:rsid w:val="003F32DC"/>
    <w:rsid w:val="003F47C4"/>
    <w:rsid w:val="003F6D40"/>
    <w:rsid w:val="003F7EFF"/>
    <w:rsid w:val="00400E37"/>
    <w:rsid w:val="004014B3"/>
    <w:rsid w:val="0040294D"/>
    <w:rsid w:val="004056E4"/>
    <w:rsid w:val="00405A04"/>
    <w:rsid w:val="00406A8E"/>
    <w:rsid w:val="00406E9F"/>
    <w:rsid w:val="00407CE7"/>
    <w:rsid w:val="0041006E"/>
    <w:rsid w:val="004106D5"/>
    <w:rsid w:val="004107AD"/>
    <w:rsid w:val="00410E53"/>
    <w:rsid w:val="0041351E"/>
    <w:rsid w:val="00413B5B"/>
    <w:rsid w:val="00413C97"/>
    <w:rsid w:val="00413E16"/>
    <w:rsid w:val="00414A6E"/>
    <w:rsid w:val="004152DE"/>
    <w:rsid w:val="0041591D"/>
    <w:rsid w:val="00415D87"/>
    <w:rsid w:val="0041643B"/>
    <w:rsid w:val="004174D2"/>
    <w:rsid w:val="00417839"/>
    <w:rsid w:val="0042061A"/>
    <w:rsid w:val="00420737"/>
    <w:rsid w:val="0042073D"/>
    <w:rsid w:val="00420B92"/>
    <w:rsid w:val="004225F5"/>
    <w:rsid w:val="00424A74"/>
    <w:rsid w:val="00426871"/>
    <w:rsid w:val="00426CD6"/>
    <w:rsid w:val="00426DB9"/>
    <w:rsid w:val="0042720A"/>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36D2"/>
    <w:rsid w:val="004543B6"/>
    <w:rsid w:val="00454512"/>
    <w:rsid w:val="00455332"/>
    <w:rsid w:val="004553DD"/>
    <w:rsid w:val="00455703"/>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3B25"/>
    <w:rsid w:val="0047498E"/>
    <w:rsid w:val="00474B48"/>
    <w:rsid w:val="00474F79"/>
    <w:rsid w:val="0047527C"/>
    <w:rsid w:val="00475E73"/>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EAA"/>
    <w:rsid w:val="004D7C4D"/>
    <w:rsid w:val="004E0596"/>
    <w:rsid w:val="004E07CA"/>
    <w:rsid w:val="004E21BD"/>
    <w:rsid w:val="004E273D"/>
    <w:rsid w:val="004E4059"/>
    <w:rsid w:val="004E4474"/>
    <w:rsid w:val="004E4B0C"/>
    <w:rsid w:val="004E5B4C"/>
    <w:rsid w:val="004E5DC6"/>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3C47"/>
    <w:rsid w:val="00504046"/>
    <w:rsid w:val="00504E7D"/>
    <w:rsid w:val="0050567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89C"/>
    <w:rsid w:val="0056124B"/>
    <w:rsid w:val="00561273"/>
    <w:rsid w:val="005616D7"/>
    <w:rsid w:val="00562B97"/>
    <w:rsid w:val="00563F57"/>
    <w:rsid w:val="0056495D"/>
    <w:rsid w:val="005668AE"/>
    <w:rsid w:val="00566FE8"/>
    <w:rsid w:val="00570542"/>
    <w:rsid w:val="00570821"/>
    <w:rsid w:val="0057088F"/>
    <w:rsid w:val="00570D26"/>
    <w:rsid w:val="0057166A"/>
    <w:rsid w:val="005726AC"/>
    <w:rsid w:val="00573262"/>
    <w:rsid w:val="0057525A"/>
    <w:rsid w:val="00575E99"/>
    <w:rsid w:val="0057644C"/>
    <w:rsid w:val="00576F7F"/>
    <w:rsid w:val="0058027E"/>
    <w:rsid w:val="005822C0"/>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E47"/>
    <w:rsid w:val="005B476D"/>
    <w:rsid w:val="005B580D"/>
    <w:rsid w:val="005B6178"/>
    <w:rsid w:val="005B7238"/>
    <w:rsid w:val="005B7816"/>
    <w:rsid w:val="005C0B03"/>
    <w:rsid w:val="005C1433"/>
    <w:rsid w:val="005C2018"/>
    <w:rsid w:val="005C2B0C"/>
    <w:rsid w:val="005C385E"/>
    <w:rsid w:val="005C3AA8"/>
    <w:rsid w:val="005C4065"/>
    <w:rsid w:val="005C5F32"/>
    <w:rsid w:val="005C6444"/>
    <w:rsid w:val="005D0BE8"/>
    <w:rsid w:val="005D0C0B"/>
    <w:rsid w:val="005D0DDA"/>
    <w:rsid w:val="005D1867"/>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DBB"/>
    <w:rsid w:val="005F4274"/>
    <w:rsid w:val="005F470A"/>
    <w:rsid w:val="005F4772"/>
    <w:rsid w:val="005F5140"/>
    <w:rsid w:val="005F5551"/>
    <w:rsid w:val="005F6B72"/>
    <w:rsid w:val="005F6D53"/>
    <w:rsid w:val="005F6DC1"/>
    <w:rsid w:val="005F785B"/>
    <w:rsid w:val="00601C17"/>
    <w:rsid w:val="00601FD1"/>
    <w:rsid w:val="00602BC1"/>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7F1E"/>
    <w:rsid w:val="0063027D"/>
    <w:rsid w:val="00631B43"/>
    <w:rsid w:val="00631C59"/>
    <w:rsid w:val="00631DF6"/>
    <w:rsid w:val="00634F47"/>
    <w:rsid w:val="006350D2"/>
    <w:rsid w:val="0063572C"/>
    <w:rsid w:val="0064029B"/>
    <w:rsid w:val="00641DB4"/>
    <w:rsid w:val="006425C0"/>
    <w:rsid w:val="00642B65"/>
    <w:rsid w:val="00642FED"/>
    <w:rsid w:val="00643366"/>
    <w:rsid w:val="00643CD3"/>
    <w:rsid w:val="00643E22"/>
    <w:rsid w:val="006517BE"/>
    <w:rsid w:val="00654DFA"/>
    <w:rsid w:val="00655AB2"/>
    <w:rsid w:val="00655ADE"/>
    <w:rsid w:val="00655B34"/>
    <w:rsid w:val="00655E8A"/>
    <w:rsid w:val="0066099C"/>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60B2"/>
    <w:rsid w:val="0067627C"/>
    <w:rsid w:val="00676EB8"/>
    <w:rsid w:val="006770CA"/>
    <w:rsid w:val="00677D9C"/>
    <w:rsid w:val="0068095A"/>
    <w:rsid w:val="0068150C"/>
    <w:rsid w:val="0068325A"/>
    <w:rsid w:val="00683BA0"/>
    <w:rsid w:val="00684388"/>
    <w:rsid w:val="0068467D"/>
    <w:rsid w:val="006851E1"/>
    <w:rsid w:val="006855C3"/>
    <w:rsid w:val="00691B2A"/>
    <w:rsid w:val="00691FFB"/>
    <w:rsid w:val="00692A28"/>
    <w:rsid w:val="006942BF"/>
    <w:rsid w:val="0069447E"/>
    <w:rsid w:val="00694D9E"/>
    <w:rsid w:val="00695181"/>
    <w:rsid w:val="0069578B"/>
    <w:rsid w:val="006A0035"/>
    <w:rsid w:val="006A0611"/>
    <w:rsid w:val="006A0B76"/>
    <w:rsid w:val="006A1755"/>
    <w:rsid w:val="006A1F68"/>
    <w:rsid w:val="006A26BF"/>
    <w:rsid w:val="006A2828"/>
    <w:rsid w:val="006A3B02"/>
    <w:rsid w:val="006A4B80"/>
    <w:rsid w:val="006A51A1"/>
    <w:rsid w:val="006A5365"/>
    <w:rsid w:val="006A57E7"/>
    <w:rsid w:val="006A5BED"/>
    <w:rsid w:val="006A65A2"/>
    <w:rsid w:val="006A6AE0"/>
    <w:rsid w:val="006B0DA4"/>
    <w:rsid w:val="006B136A"/>
    <w:rsid w:val="006B23F6"/>
    <w:rsid w:val="006B2C82"/>
    <w:rsid w:val="006B3254"/>
    <w:rsid w:val="006B5395"/>
    <w:rsid w:val="006B588D"/>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2CB3"/>
    <w:rsid w:val="006F393D"/>
    <w:rsid w:val="006F4407"/>
    <w:rsid w:val="006F4792"/>
    <w:rsid w:val="006F4931"/>
    <w:rsid w:val="006F5673"/>
    <w:rsid w:val="006F5792"/>
    <w:rsid w:val="006F6B1C"/>
    <w:rsid w:val="0070103C"/>
    <w:rsid w:val="00702648"/>
    <w:rsid w:val="00704504"/>
    <w:rsid w:val="0070691E"/>
    <w:rsid w:val="00707469"/>
    <w:rsid w:val="00707B7C"/>
    <w:rsid w:val="00707E6F"/>
    <w:rsid w:val="0071111F"/>
    <w:rsid w:val="00711D69"/>
    <w:rsid w:val="00712C76"/>
    <w:rsid w:val="007143C7"/>
    <w:rsid w:val="00714EC2"/>
    <w:rsid w:val="00715DE4"/>
    <w:rsid w:val="007163A9"/>
    <w:rsid w:val="00716911"/>
    <w:rsid w:val="00716F91"/>
    <w:rsid w:val="007203FE"/>
    <w:rsid w:val="007208D3"/>
    <w:rsid w:val="00721293"/>
    <w:rsid w:val="00722182"/>
    <w:rsid w:val="0072350C"/>
    <w:rsid w:val="00723ED0"/>
    <w:rsid w:val="00724199"/>
    <w:rsid w:val="00724243"/>
    <w:rsid w:val="00725D2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BD"/>
    <w:rsid w:val="0078330F"/>
    <w:rsid w:val="00783421"/>
    <w:rsid w:val="007840AB"/>
    <w:rsid w:val="007842F4"/>
    <w:rsid w:val="007848AD"/>
    <w:rsid w:val="007852C9"/>
    <w:rsid w:val="007859F7"/>
    <w:rsid w:val="0078630E"/>
    <w:rsid w:val="00786B71"/>
    <w:rsid w:val="00787617"/>
    <w:rsid w:val="0079078A"/>
    <w:rsid w:val="00791075"/>
    <w:rsid w:val="007918D6"/>
    <w:rsid w:val="007930E6"/>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45F"/>
    <w:rsid w:val="007B2CBE"/>
    <w:rsid w:val="007B2D14"/>
    <w:rsid w:val="007B2EA8"/>
    <w:rsid w:val="007B3939"/>
    <w:rsid w:val="007B4EAD"/>
    <w:rsid w:val="007B61D8"/>
    <w:rsid w:val="007B6FD7"/>
    <w:rsid w:val="007B7CB1"/>
    <w:rsid w:val="007C144F"/>
    <w:rsid w:val="007C2B7B"/>
    <w:rsid w:val="007C3B87"/>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CAE"/>
    <w:rsid w:val="0080015C"/>
    <w:rsid w:val="008014D6"/>
    <w:rsid w:val="008028DC"/>
    <w:rsid w:val="00803CFE"/>
    <w:rsid w:val="0080487D"/>
    <w:rsid w:val="00804F52"/>
    <w:rsid w:val="0080594C"/>
    <w:rsid w:val="00805D18"/>
    <w:rsid w:val="0080790F"/>
    <w:rsid w:val="00807A83"/>
    <w:rsid w:val="00810D74"/>
    <w:rsid w:val="00812BE8"/>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40409"/>
    <w:rsid w:val="00840692"/>
    <w:rsid w:val="008412F1"/>
    <w:rsid w:val="0084281A"/>
    <w:rsid w:val="008432EF"/>
    <w:rsid w:val="008434C3"/>
    <w:rsid w:val="0084382B"/>
    <w:rsid w:val="00844168"/>
    <w:rsid w:val="00845009"/>
    <w:rsid w:val="00845531"/>
    <w:rsid w:val="008473BD"/>
    <w:rsid w:val="0085131C"/>
    <w:rsid w:val="00851E4D"/>
    <w:rsid w:val="0085346D"/>
    <w:rsid w:val="00853C27"/>
    <w:rsid w:val="0085547F"/>
    <w:rsid w:val="00855B70"/>
    <w:rsid w:val="00855BF1"/>
    <w:rsid w:val="00856877"/>
    <w:rsid w:val="00860421"/>
    <w:rsid w:val="00861826"/>
    <w:rsid w:val="00861ECC"/>
    <w:rsid w:val="008621DF"/>
    <w:rsid w:val="0086245E"/>
    <w:rsid w:val="00863376"/>
    <w:rsid w:val="008634F1"/>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56A"/>
    <w:rsid w:val="008975B4"/>
    <w:rsid w:val="0089781D"/>
    <w:rsid w:val="00897A05"/>
    <w:rsid w:val="008A0430"/>
    <w:rsid w:val="008A095D"/>
    <w:rsid w:val="008A0F18"/>
    <w:rsid w:val="008A172B"/>
    <w:rsid w:val="008A305F"/>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79A5"/>
    <w:rsid w:val="008C7CAA"/>
    <w:rsid w:val="008D14E2"/>
    <w:rsid w:val="008D3600"/>
    <w:rsid w:val="008D36F7"/>
    <w:rsid w:val="008D3976"/>
    <w:rsid w:val="008D47C3"/>
    <w:rsid w:val="008D4F69"/>
    <w:rsid w:val="008D629C"/>
    <w:rsid w:val="008D63E4"/>
    <w:rsid w:val="008D6B1A"/>
    <w:rsid w:val="008D7A29"/>
    <w:rsid w:val="008E01FA"/>
    <w:rsid w:val="008E03A7"/>
    <w:rsid w:val="008E0913"/>
    <w:rsid w:val="008E0F53"/>
    <w:rsid w:val="008E104B"/>
    <w:rsid w:val="008E1886"/>
    <w:rsid w:val="008E1FA3"/>
    <w:rsid w:val="008E3268"/>
    <w:rsid w:val="008E3502"/>
    <w:rsid w:val="008E3E13"/>
    <w:rsid w:val="008E53EE"/>
    <w:rsid w:val="008E55DC"/>
    <w:rsid w:val="008E606A"/>
    <w:rsid w:val="008E658C"/>
    <w:rsid w:val="008E65BB"/>
    <w:rsid w:val="008E71AC"/>
    <w:rsid w:val="008E73E5"/>
    <w:rsid w:val="008E75FF"/>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8E3"/>
    <w:rsid w:val="00946A3C"/>
    <w:rsid w:val="00946B5C"/>
    <w:rsid w:val="009507D7"/>
    <w:rsid w:val="009534D0"/>
    <w:rsid w:val="00953EF4"/>
    <w:rsid w:val="0095725E"/>
    <w:rsid w:val="0095753A"/>
    <w:rsid w:val="00957EEB"/>
    <w:rsid w:val="0096111F"/>
    <w:rsid w:val="009624AF"/>
    <w:rsid w:val="00962BA8"/>
    <w:rsid w:val="00964169"/>
    <w:rsid w:val="00964E25"/>
    <w:rsid w:val="00966DDD"/>
    <w:rsid w:val="00967153"/>
    <w:rsid w:val="009702F1"/>
    <w:rsid w:val="00970A04"/>
    <w:rsid w:val="00970B26"/>
    <w:rsid w:val="00970EC2"/>
    <w:rsid w:val="00970FEF"/>
    <w:rsid w:val="00971E2D"/>
    <w:rsid w:val="00972BB5"/>
    <w:rsid w:val="009738F9"/>
    <w:rsid w:val="00975E51"/>
    <w:rsid w:val="00976309"/>
    <w:rsid w:val="00976B31"/>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ED7"/>
    <w:rsid w:val="009F3F8A"/>
    <w:rsid w:val="009F4AC4"/>
    <w:rsid w:val="009F4DA6"/>
    <w:rsid w:val="009F5816"/>
    <w:rsid w:val="009F5E1B"/>
    <w:rsid w:val="009F647F"/>
    <w:rsid w:val="009F7793"/>
    <w:rsid w:val="00A0027D"/>
    <w:rsid w:val="00A00E22"/>
    <w:rsid w:val="00A0160C"/>
    <w:rsid w:val="00A01738"/>
    <w:rsid w:val="00A0191C"/>
    <w:rsid w:val="00A01E8F"/>
    <w:rsid w:val="00A01EFB"/>
    <w:rsid w:val="00A028C8"/>
    <w:rsid w:val="00A0311C"/>
    <w:rsid w:val="00A03C17"/>
    <w:rsid w:val="00A04B34"/>
    <w:rsid w:val="00A04CB4"/>
    <w:rsid w:val="00A05023"/>
    <w:rsid w:val="00A0502F"/>
    <w:rsid w:val="00A054DB"/>
    <w:rsid w:val="00A0596B"/>
    <w:rsid w:val="00A076F1"/>
    <w:rsid w:val="00A115FB"/>
    <w:rsid w:val="00A11717"/>
    <w:rsid w:val="00A17A8E"/>
    <w:rsid w:val="00A17CAF"/>
    <w:rsid w:val="00A17D78"/>
    <w:rsid w:val="00A20E33"/>
    <w:rsid w:val="00A219AB"/>
    <w:rsid w:val="00A221B2"/>
    <w:rsid w:val="00A22E93"/>
    <w:rsid w:val="00A23CD2"/>
    <w:rsid w:val="00A23F66"/>
    <w:rsid w:val="00A241B2"/>
    <w:rsid w:val="00A244B5"/>
    <w:rsid w:val="00A2475C"/>
    <w:rsid w:val="00A247A3"/>
    <w:rsid w:val="00A2668A"/>
    <w:rsid w:val="00A27A50"/>
    <w:rsid w:val="00A319B7"/>
    <w:rsid w:val="00A3237B"/>
    <w:rsid w:val="00A324A7"/>
    <w:rsid w:val="00A338D8"/>
    <w:rsid w:val="00A35574"/>
    <w:rsid w:val="00A36B7E"/>
    <w:rsid w:val="00A36BC3"/>
    <w:rsid w:val="00A37774"/>
    <w:rsid w:val="00A37FE3"/>
    <w:rsid w:val="00A402F4"/>
    <w:rsid w:val="00A40A4C"/>
    <w:rsid w:val="00A40BD9"/>
    <w:rsid w:val="00A41C43"/>
    <w:rsid w:val="00A41D73"/>
    <w:rsid w:val="00A42296"/>
    <w:rsid w:val="00A4256E"/>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F5B"/>
    <w:rsid w:val="00A932B6"/>
    <w:rsid w:val="00A94BE3"/>
    <w:rsid w:val="00A9661E"/>
    <w:rsid w:val="00AA047F"/>
    <w:rsid w:val="00AA2147"/>
    <w:rsid w:val="00AA3C8A"/>
    <w:rsid w:val="00AA3D30"/>
    <w:rsid w:val="00AA3E56"/>
    <w:rsid w:val="00AA4DB9"/>
    <w:rsid w:val="00AA50F2"/>
    <w:rsid w:val="00AA57E0"/>
    <w:rsid w:val="00AA66D2"/>
    <w:rsid w:val="00AA71D6"/>
    <w:rsid w:val="00AA7F3E"/>
    <w:rsid w:val="00AB0F66"/>
    <w:rsid w:val="00AB188E"/>
    <w:rsid w:val="00AB2C22"/>
    <w:rsid w:val="00AB3AB8"/>
    <w:rsid w:val="00AB3C38"/>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28A2"/>
    <w:rsid w:val="00B33287"/>
    <w:rsid w:val="00B33A1C"/>
    <w:rsid w:val="00B342A5"/>
    <w:rsid w:val="00B3550C"/>
    <w:rsid w:val="00B35C81"/>
    <w:rsid w:val="00B36967"/>
    <w:rsid w:val="00B3696F"/>
    <w:rsid w:val="00B405F2"/>
    <w:rsid w:val="00B43EB3"/>
    <w:rsid w:val="00B44EEF"/>
    <w:rsid w:val="00B450ED"/>
    <w:rsid w:val="00B468CF"/>
    <w:rsid w:val="00B46D98"/>
    <w:rsid w:val="00B5025B"/>
    <w:rsid w:val="00B51182"/>
    <w:rsid w:val="00B52166"/>
    <w:rsid w:val="00B52D75"/>
    <w:rsid w:val="00B52E90"/>
    <w:rsid w:val="00B5367A"/>
    <w:rsid w:val="00B536F3"/>
    <w:rsid w:val="00B53FAD"/>
    <w:rsid w:val="00B54198"/>
    <w:rsid w:val="00B55BA4"/>
    <w:rsid w:val="00B56DFF"/>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144D"/>
    <w:rsid w:val="00B919F7"/>
    <w:rsid w:val="00B920B6"/>
    <w:rsid w:val="00B925F5"/>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2782"/>
    <w:rsid w:val="00BA2CD7"/>
    <w:rsid w:val="00BA360B"/>
    <w:rsid w:val="00BA42DE"/>
    <w:rsid w:val="00BA58CC"/>
    <w:rsid w:val="00BA66DD"/>
    <w:rsid w:val="00BA672C"/>
    <w:rsid w:val="00BA693E"/>
    <w:rsid w:val="00BA6B17"/>
    <w:rsid w:val="00BA6EDD"/>
    <w:rsid w:val="00BB0010"/>
    <w:rsid w:val="00BB0990"/>
    <w:rsid w:val="00BB36E7"/>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46F6"/>
    <w:rsid w:val="00C16F12"/>
    <w:rsid w:val="00C17E5D"/>
    <w:rsid w:val="00C200F1"/>
    <w:rsid w:val="00C20470"/>
    <w:rsid w:val="00C20EA7"/>
    <w:rsid w:val="00C2121F"/>
    <w:rsid w:val="00C21557"/>
    <w:rsid w:val="00C220DE"/>
    <w:rsid w:val="00C2270D"/>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6B"/>
    <w:rsid w:val="00C41F2F"/>
    <w:rsid w:val="00C4493D"/>
    <w:rsid w:val="00C458C0"/>
    <w:rsid w:val="00C459B3"/>
    <w:rsid w:val="00C45F6F"/>
    <w:rsid w:val="00C46CEC"/>
    <w:rsid w:val="00C476B9"/>
    <w:rsid w:val="00C476E8"/>
    <w:rsid w:val="00C47DCD"/>
    <w:rsid w:val="00C50678"/>
    <w:rsid w:val="00C50F09"/>
    <w:rsid w:val="00C50F9A"/>
    <w:rsid w:val="00C50FAC"/>
    <w:rsid w:val="00C514C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7E9"/>
    <w:rsid w:val="00C75C2A"/>
    <w:rsid w:val="00C76DCA"/>
    <w:rsid w:val="00C77585"/>
    <w:rsid w:val="00C805EE"/>
    <w:rsid w:val="00C81FFE"/>
    <w:rsid w:val="00C82E06"/>
    <w:rsid w:val="00C836C1"/>
    <w:rsid w:val="00C85AF6"/>
    <w:rsid w:val="00C85E48"/>
    <w:rsid w:val="00C8662E"/>
    <w:rsid w:val="00C86880"/>
    <w:rsid w:val="00C87655"/>
    <w:rsid w:val="00C87925"/>
    <w:rsid w:val="00C9038B"/>
    <w:rsid w:val="00C90A3D"/>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B059C"/>
    <w:rsid w:val="00CB14ED"/>
    <w:rsid w:val="00CB2057"/>
    <w:rsid w:val="00CB3268"/>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E0DCE"/>
    <w:rsid w:val="00CE1708"/>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7170"/>
    <w:rsid w:val="00D40FD8"/>
    <w:rsid w:val="00D415C6"/>
    <w:rsid w:val="00D42CB3"/>
    <w:rsid w:val="00D42FE2"/>
    <w:rsid w:val="00D4304F"/>
    <w:rsid w:val="00D449FE"/>
    <w:rsid w:val="00D45490"/>
    <w:rsid w:val="00D45D24"/>
    <w:rsid w:val="00D46129"/>
    <w:rsid w:val="00D46519"/>
    <w:rsid w:val="00D470A1"/>
    <w:rsid w:val="00D50FA3"/>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A8E"/>
    <w:rsid w:val="00D73E7D"/>
    <w:rsid w:val="00D74188"/>
    <w:rsid w:val="00D75170"/>
    <w:rsid w:val="00D75829"/>
    <w:rsid w:val="00D7609D"/>
    <w:rsid w:val="00D762C2"/>
    <w:rsid w:val="00D771C1"/>
    <w:rsid w:val="00D77CE3"/>
    <w:rsid w:val="00D8045D"/>
    <w:rsid w:val="00D810FF"/>
    <w:rsid w:val="00D815A6"/>
    <w:rsid w:val="00D8188A"/>
    <w:rsid w:val="00D81E92"/>
    <w:rsid w:val="00D8298B"/>
    <w:rsid w:val="00D8304B"/>
    <w:rsid w:val="00D84BD8"/>
    <w:rsid w:val="00D85329"/>
    <w:rsid w:val="00D85804"/>
    <w:rsid w:val="00D85A72"/>
    <w:rsid w:val="00D85EFD"/>
    <w:rsid w:val="00D8602A"/>
    <w:rsid w:val="00D86407"/>
    <w:rsid w:val="00D865CE"/>
    <w:rsid w:val="00D8764F"/>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42D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E059F"/>
    <w:rsid w:val="00DE0A1B"/>
    <w:rsid w:val="00DE0FB0"/>
    <w:rsid w:val="00DE2EFE"/>
    <w:rsid w:val="00DE7499"/>
    <w:rsid w:val="00DF0940"/>
    <w:rsid w:val="00DF109F"/>
    <w:rsid w:val="00DF1841"/>
    <w:rsid w:val="00DF1B2C"/>
    <w:rsid w:val="00DF201F"/>
    <w:rsid w:val="00DF210D"/>
    <w:rsid w:val="00DF225A"/>
    <w:rsid w:val="00DF23F5"/>
    <w:rsid w:val="00DF5233"/>
    <w:rsid w:val="00DF6245"/>
    <w:rsid w:val="00DF74C1"/>
    <w:rsid w:val="00E000A9"/>
    <w:rsid w:val="00E002FA"/>
    <w:rsid w:val="00E00B84"/>
    <w:rsid w:val="00E00BCC"/>
    <w:rsid w:val="00E012C2"/>
    <w:rsid w:val="00E021B9"/>
    <w:rsid w:val="00E0231C"/>
    <w:rsid w:val="00E041B7"/>
    <w:rsid w:val="00E0468D"/>
    <w:rsid w:val="00E06A90"/>
    <w:rsid w:val="00E10689"/>
    <w:rsid w:val="00E107A3"/>
    <w:rsid w:val="00E11900"/>
    <w:rsid w:val="00E11F08"/>
    <w:rsid w:val="00E123E6"/>
    <w:rsid w:val="00E12BED"/>
    <w:rsid w:val="00E136FB"/>
    <w:rsid w:val="00E13B64"/>
    <w:rsid w:val="00E141FC"/>
    <w:rsid w:val="00E17AE2"/>
    <w:rsid w:val="00E17C54"/>
    <w:rsid w:val="00E17E4A"/>
    <w:rsid w:val="00E2062E"/>
    <w:rsid w:val="00E21529"/>
    <w:rsid w:val="00E21AD2"/>
    <w:rsid w:val="00E21ED1"/>
    <w:rsid w:val="00E2202D"/>
    <w:rsid w:val="00E2232C"/>
    <w:rsid w:val="00E225B7"/>
    <w:rsid w:val="00E22895"/>
    <w:rsid w:val="00E23221"/>
    <w:rsid w:val="00E2457D"/>
    <w:rsid w:val="00E24FB8"/>
    <w:rsid w:val="00E25771"/>
    <w:rsid w:val="00E27FBD"/>
    <w:rsid w:val="00E30E0A"/>
    <w:rsid w:val="00E312DB"/>
    <w:rsid w:val="00E31BD1"/>
    <w:rsid w:val="00E32E6E"/>
    <w:rsid w:val="00E33F0C"/>
    <w:rsid w:val="00E34532"/>
    <w:rsid w:val="00E35478"/>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70D45"/>
    <w:rsid w:val="00E720D9"/>
    <w:rsid w:val="00E73F78"/>
    <w:rsid w:val="00E76F73"/>
    <w:rsid w:val="00E773D1"/>
    <w:rsid w:val="00E77D15"/>
    <w:rsid w:val="00E80D9A"/>
    <w:rsid w:val="00E8267C"/>
    <w:rsid w:val="00E83356"/>
    <w:rsid w:val="00E8338A"/>
    <w:rsid w:val="00E8357C"/>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F4F"/>
    <w:rsid w:val="00EA52AC"/>
    <w:rsid w:val="00EA580B"/>
    <w:rsid w:val="00EA5CE0"/>
    <w:rsid w:val="00EA64C8"/>
    <w:rsid w:val="00EA7878"/>
    <w:rsid w:val="00EB07F0"/>
    <w:rsid w:val="00EB122E"/>
    <w:rsid w:val="00EB1A5A"/>
    <w:rsid w:val="00EB24FE"/>
    <w:rsid w:val="00EB34FB"/>
    <w:rsid w:val="00EB506D"/>
    <w:rsid w:val="00EB5F56"/>
    <w:rsid w:val="00EB7C15"/>
    <w:rsid w:val="00EC219D"/>
    <w:rsid w:val="00EC3693"/>
    <w:rsid w:val="00EC396B"/>
    <w:rsid w:val="00EC41E7"/>
    <w:rsid w:val="00EC4833"/>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F0762"/>
    <w:rsid w:val="00EF1382"/>
    <w:rsid w:val="00EF32FF"/>
    <w:rsid w:val="00EF42BB"/>
    <w:rsid w:val="00EF4630"/>
    <w:rsid w:val="00EF59CA"/>
    <w:rsid w:val="00EF7A4D"/>
    <w:rsid w:val="00F0145A"/>
    <w:rsid w:val="00F015E3"/>
    <w:rsid w:val="00F01B71"/>
    <w:rsid w:val="00F01F19"/>
    <w:rsid w:val="00F04F91"/>
    <w:rsid w:val="00F06D3A"/>
    <w:rsid w:val="00F07164"/>
    <w:rsid w:val="00F073D9"/>
    <w:rsid w:val="00F075FC"/>
    <w:rsid w:val="00F07688"/>
    <w:rsid w:val="00F07D6E"/>
    <w:rsid w:val="00F07FEB"/>
    <w:rsid w:val="00F10270"/>
    <w:rsid w:val="00F1197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D39"/>
    <w:rsid w:val="00F26044"/>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8B"/>
    <w:rsid w:val="00F6146B"/>
    <w:rsid w:val="00F61567"/>
    <w:rsid w:val="00F61BD9"/>
    <w:rsid w:val="00F65935"/>
    <w:rsid w:val="00F65ABA"/>
    <w:rsid w:val="00F66175"/>
    <w:rsid w:val="00F66A21"/>
    <w:rsid w:val="00F67929"/>
    <w:rsid w:val="00F70486"/>
    <w:rsid w:val="00F707BB"/>
    <w:rsid w:val="00F70880"/>
    <w:rsid w:val="00F717E8"/>
    <w:rsid w:val="00F723FF"/>
    <w:rsid w:val="00F7283E"/>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903C5"/>
    <w:rsid w:val="00F9074D"/>
    <w:rsid w:val="00F919FF"/>
    <w:rsid w:val="00F9266D"/>
    <w:rsid w:val="00F93182"/>
    <w:rsid w:val="00F93A56"/>
    <w:rsid w:val="00F942C9"/>
    <w:rsid w:val="00F952B4"/>
    <w:rsid w:val="00F96CCC"/>
    <w:rsid w:val="00F9765B"/>
    <w:rsid w:val="00F97935"/>
    <w:rsid w:val="00FA0CA0"/>
    <w:rsid w:val="00FA10A1"/>
    <w:rsid w:val="00FA157B"/>
    <w:rsid w:val="00FA20E8"/>
    <w:rsid w:val="00FA2359"/>
    <w:rsid w:val="00FA247F"/>
    <w:rsid w:val="00FA2F68"/>
    <w:rsid w:val="00FA4046"/>
    <w:rsid w:val="00FA5309"/>
    <w:rsid w:val="00FA6529"/>
    <w:rsid w:val="00FA6E30"/>
    <w:rsid w:val="00FB252B"/>
    <w:rsid w:val="00FB31BD"/>
    <w:rsid w:val="00FB3C77"/>
    <w:rsid w:val="00FB4AB4"/>
    <w:rsid w:val="00FB6DA3"/>
    <w:rsid w:val="00FB7EF8"/>
    <w:rsid w:val="00FB7F6E"/>
    <w:rsid w:val="00FC1072"/>
    <w:rsid w:val="00FC1081"/>
    <w:rsid w:val="00FC1C95"/>
    <w:rsid w:val="00FC270E"/>
    <w:rsid w:val="00FC33BB"/>
    <w:rsid w:val="00FC4948"/>
    <w:rsid w:val="00FC61C5"/>
    <w:rsid w:val="00FC7053"/>
    <w:rsid w:val="00FC7352"/>
    <w:rsid w:val="00FC73E2"/>
    <w:rsid w:val="00FD171C"/>
    <w:rsid w:val="00FD1B0B"/>
    <w:rsid w:val="00FD35D9"/>
    <w:rsid w:val="00FD483E"/>
    <w:rsid w:val="00FD5483"/>
    <w:rsid w:val="00FD5E91"/>
    <w:rsid w:val="00FD7AF7"/>
    <w:rsid w:val="00FE122E"/>
    <w:rsid w:val="00FE168A"/>
    <w:rsid w:val="00FE1B7F"/>
    <w:rsid w:val="00FE2347"/>
    <w:rsid w:val="00FE3A1F"/>
    <w:rsid w:val="00FE41E0"/>
    <w:rsid w:val="00FE514E"/>
    <w:rsid w:val="00FE5D4C"/>
    <w:rsid w:val="00FE628F"/>
    <w:rsid w:val="00FE65E9"/>
    <w:rsid w:val="00FE69A7"/>
    <w:rsid w:val="00FE7117"/>
    <w:rsid w:val="00FE74D6"/>
    <w:rsid w:val="00FE773A"/>
    <w:rsid w:val="00FF2B02"/>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A3DFB2"/>
  <w15:chartTrackingRefBased/>
  <w15:docId w15:val="{A476B91C-F5AD-44B1-AA6E-20221A5D7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00B9F"/>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C00B9F"/>
    <w:pPr>
      <w:keepNext/>
      <w:keepLines/>
      <w:numPr>
        <w:ilvl w:val="1"/>
        <w:numId w:val="47"/>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47"/>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47"/>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4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4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4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4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4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Change w:id="0" w:author="Jan Horák" w:date="2022-10-23T14:46:00Z">
        <w:pPr>
          <w:suppressAutoHyphens/>
          <w:spacing w:before="120" w:after="120"/>
          <w:ind w:left="765" w:hanging="765"/>
          <w:jc w:val="both"/>
        </w:pPr>
      </w:pPrChange>
    </w:pPr>
    <w:rPr>
      <w:b/>
      <w:iCs/>
      <w:color w:val="000000" w:themeColor="text1"/>
      <w:sz w:val="20"/>
      <w:szCs w:val="18"/>
      <w:rPrChange w:id="0" w:author="Jan Horák" w:date="2022-10-23T14:46:00Z">
        <w:rPr>
          <w:rFonts w:ascii="Cambria" w:eastAsiaTheme="minorHAnsi" w:hAnsi="Cambria" w:cstheme="minorBidi"/>
          <w:b/>
          <w:iCs/>
          <w:color w:val="000000" w:themeColor="text1"/>
          <w:szCs w:val="18"/>
          <w:lang w:val="cs-CZ" w:eastAsia="en-US" w:bidi="ar-SA"/>
        </w:rPr>
      </w:rPrChange>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00B9F"/>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C00B9F"/>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7"/>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3</Pages>
  <Words>17730</Words>
  <Characters>101062</Characters>
  <Application>Microsoft Office Word</Application>
  <DocSecurity>0</DocSecurity>
  <Lines>842</Lines>
  <Paragraphs>23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1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12</cp:revision>
  <cp:lastPrinted>2021-05-23T17:03:00Z</cp:lastPrinted>
  <dcterms:created xsi:type="dcterms:W3CDTF">2022-10-16T13:19:00Z</dcterms:created>
  <dcterms:modified xsi:type="dcterms:W3CDTF">2022-10-23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WAKvrqN6"/&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